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35A7" w:rsidRPr="000C72C4" w:rsidRDefault="0005289C" w:rsidP="00D72751">
      <w:pPr>
        <w:spacing w:after="0" w:line="480" w:lineRule="auto"/>
        <w:jc w:val="center"/>
        <w:rPr>
          <w:rFonts w:ascii="Times New Roman" w:hAnsi="Times New Roman" w:cs="Times New Roman"/>
          <w:b/>
          <w:sz w:val="24"/>
          <w:szCs w:val="24"/>
        </w:rPr>
      </w:pPr>
      <w:r w:rsidRPr="000C72C4">
        <w:rPr>
          <w:rFonts w:ascii="Times New Roman" w:hAnsi="Times New Roman" w:cs="Times New Roman"/>
          <w:b/>
          <w:sz w:val="24"/>
          <w:szCs w:val="24"/>
        </w:rPr>
        <w:t>BAB II</w:t>
      </w:r>
    </w:p>
    <w:p w:rsidR="0005289C" w:rsidRPr="000C72C4" w:rsidRDefault="0005289C" w:rsidP="00D043BE">
      <w:pPr>
        <w:spacing w:after="0" w:line="480" w:lineRule="auto"/>
        <w:jc w:val="center"/>
        <w:rPr>
          <w:rFonts w:ascii="Times New Roman" w:hAnsi="Times New Roman" w:cs="Times New Roman"/>
          <w:b/>
          <w:sz w:val="24"/>
          <w:szCs w:val="24"/>
        </w:rPr>
      </w:pPr>
      <w:r w:rsidRPr="000C72C4">
        <w:rPr>
          <w:rFonts w:ascii="Times New Roman" w:hAnsi="Times New Roman" w:cs="Times New Roman"/>
          <w:b/>
          <w:sz w:val="24"/>
          <w:szCs w:val="24"/>
        </w:rPr>
        <w:t>TINJAUAN PUSTAKA</w:t>
      </w:r>
    </w:p>
    <w:p w:rsidR="008642D9" w:rsidRPr="000C72C4" w:rsidRDefault="008642D9" w:rsidP="0039639C">
      <w:pPr>
        <w:pStyle w:val="ListParagraph"/>
        <w:numPr>
          <w:ilvl w:val="0"/>
          <w:numId w:val="58"/>
        </w:numPr>
        <w:spacing w:after="0" w:line="480" w:lineRule="auto"/>
        <w:rPr>
          <w:rFonts w:ascii="Times New Roman" w:hAnsi="Times New Roman" w:cs="Times New Roman"/>
          <w:b/>
          <w:sz w:val="24"/>
          <w:szCs w:val="24"/>
        </w:rPr>
      </w:pPr>
      <w:r w:rsidRPr="000C72C4">
        <w:rPr>
          <w:rFonts w:ascii="Times New Roman" w:hAnsi="Times New Roman" w:cs="Times New Roman"/>
          <w:b/>
          <w:sz w:val="24"/>
          <w:szCs w:val="24"/>
        </w:rPr>
        <w:t>Perilaku Konsumen</w:t>
      </w:r>
    </w:p>
    <w:p w:rsidR="007072B7" w:rsidRPr="000C72C4" w:rsidRDefault="007072B7" w:rsidP="007072B7">
      <w:pPr>
        <w:pStyle w:val="ListParagraph"/>
        <w:spacing w:after="0" w:line="480" w:lineRule="auto"/>
        <w:rPr>
          <w:rFonts w:ascii="Times New Roman" w:hAnsi="Times New Roman" w:cs="Times New Roman"/>
          <w:b/>
          <w:sz w:val="24"/>
          <w:szCs w:val="24"/>
        </w:rPr>
      </w:pPr>
      <w:r w:rsidRPr="000C72C4">
        <w:rPr>
          <w:rFonts w:ascii="Times New Roman" w:hAnsi="Times New Roman" w:cs="Times New Roman"/>
          <w:b/>
          <w:sz w:val="24"/>
          <w:szCs w:val="24"/>
        </w:rPr>
        <w:t>1. Pengertian Perilaku Konsumen</w:t>
      </w:r>
    </w:p>
    <w:p w:rsidR="008642D9" w:rsidRPr="000C72C4" w:rsidRDefault="008642D9" w:rsidP="00E5277D">
      <w:pPr>
        <w:spacing w:after="0" w:line="480" w:lineRule="auto"/>
        <w:ind w:left="851" w:firstLine="567"/>
        <w:jc w:val="both"/>
        <w:rPr>
          <w:rStyle w:val="markedcontent"/>
          <w:rFonts w:ascii="Times New Roman" w:hAnsi="Times New Roman" w:cs="Times New Roman"/>
          <w:sz w:val="24"/>
          <w:szCs w:val="24"/>
        </w:rPr>
      </w:pPr>
      <w:r w:rsidRPr="000C72C4">
        <w:rPr>
          <w:rStyle w:val="markedcontent"/>
          <w:rFonts w:ascii="Times New Roman" w:hAnsi="Times New Roman" w:cs="Times New Roman"/>
          <w:sz w:val="24"/>
          <w:szCs w:val="24"/>
        </w:rPr>
        <w:t xml:space="preserve">Menurut Kotler dan Keller (2012 : </w:t>
      </w:r>
      <w:r w:rsidR="00C437C4" w:rsidRPr="000C72C4">
        <w:rPr>
          <w:rStyle w:val="markedcontent"/>
          <w:rFonts w:ascii="Times New Roman" w:hAnsi="Times New Roman" w:cs="Times New Roman"/>
          <w:sz w:val="24"/>
          <w:szCs w:val="24"/>
        </w:rPr>
        <w:t>173) Perilaku K</w:t>
      </w:r>
      <w:r w:rsidRPr="000C72C4">
        <w:rPr>
          <w:rStyle w:val="markedcontent"/>
          <w:rFonts w:ascii="Times New Roman" w:hAnsi="Times New Roman" w:cs="Times New Roman"/>
          <w:sz w:val="24"/>
          <w:szCs w:val="24"/>
        </w:rPr>
        <w:t>onsumen adalah</w:t>
      </w:r>
      <w:r w:rsidR="00894237">
        <w:rPr>
          <w:rStyle w:val="markedcontent"/>
          <w:rFonts w:ascii="Times New Roman" w:hAnsi="Times New Roman" w:cs="Times New Roman"/>
          <w:sz w:val="24"/>
          <w:szCs w:val="24"/>
          <w:lang w:val="en-US"/>
        </w:rPr>
        <w:t xml:space="preserve"> </w:t>
      </w:r>
      <w:r w:rsidRPr="000C72C4">
        <w:rPr>
          <w:rStyle w:val="markedcontent"/>
          <w:rFonts w:ascii="Times New Roman" w:hAnsi="Times New Roman" w:cs="Times New Roman"/>
          <w:sz w:val="24"/>
          <w:szCs w:val="24"/>
        </w:rPr>
        <w:t>studi bagaimana individu, kelompok dan organisasi memilih, membeli, meng</w:t>
      </w:r>
      <w:r w:rsidR="00450EB9" w:rsidRPr="000C72C4">
        <w:rPr>
          <w:rStyle w:val="markedcontent"/>
          <w:rFonts w:ascii="Times New Roman" w:hAnsi="Times New Roman" w:cs="Times New Roman"/>
          <w:sz w:val="24"/>
          <w:szCs w:val="24"/>
        </w:rPr>
        <w:t xml:space="preserve">gunakan dan menempatkan barang, </w:t>
      </w:r>
      <w:r w:rsidRPr="000C72C4">
        <w:rPr>
          <w:rStyle w:val="markedcontent"/>
          <w:rFonts w:ascii="Times New Roman" w:hAnsi="Times New Roman" w:cs="Times New Roman"/>
          <w:sz w:val="24"/>
          <w:szCs w:val="24"/>
        </w:rPr>
        <w:t>jasa, ide atau pengalaman untukmemuaskan keinginan dan kebutuhan mereka. Menurut Sangad</w:t>
      </w:r>
      <w:r w:rsidR="00F41711" w:rsidRPr="000C72C4">
        <w:rPr>
          <w:rStyle w:val="markedcontent"/>
          <w:rFonts w:ascii="Times New Roman" w:hAnsi="Times New Roman" w:cs="Times New Roman"/>
          <w:sz w:val="24"/>
          <w:szCs w:val="24"/>
        </w:rPr>
        <w:t>ji dan Sopiah (2013 : 7), P</w:t>
      </w:r>
      <w:r w:rsidRPr="000C72C4">
        <w:rPr>
          <w:rStyle w:val="markedcontent"/>
          <w:rFonts w:ascii="Times New Roman" w:hAnsi="Times New Roman" w:cs="Times New Roman"/>
          <w:sz w:val="24"/>
          <w:szCs w:val="24"/>
        </w:rPr>
        <w:t>erilaku</w:t>
      </w:r>
      <w:r w:rsidR="00894237">
        <w:rPr>
          <w:rStyle w:val="markedcontent"/>
          <w:rFonts w:ascii="Times New Roman" w:hAnsi="Times New Roman" w:cs="Times New Roman"/>
          <w:sz w:val="24"/>
          <w:szCs w:val="24"/>
          <w:lang w:val="en-US"/>
        </w:rPr>
        <w:t xml:space="preserve"> </w:t>
      </w:r>
      <w:r w:rsidR="00450EB9" w:rsidRPr="000C72C4">
        <w:rPr>
          <w:rStyle w:val="markedcontent"/>
          <w:rFonts w:ascii="Times New Roman" w:hAnsi="Times New Roman" w:cs="Times New Roman"/>
          <w:sz w:val="24"/>
          <w:szCs w:val="24"/>
        </w:rPr>
        <w:t>K</w:t>
      </w:r>
      <w:r w:rsidRPr="000C72C4">
        <w:rPr>
          <w:rStyle w:val="markedcontent"/>
          <w:rFonts w:ascii="Times New Roman" w:hAnsi="Times New Roman" w:cs="Times New Roman"/>
          <w:sz w:val="24"/>
          <w:szCs w:val="24"/>
        </w:rPr>
        <w:t>onsumen adalah tindakan yang langs</w:t>
      </w:r>
      <w:r w:rsidR="00D2010C" w:rsidRPr="000C72C4">
        <w:rPr>
          <w:rStyle w:val="markedcontent"/>
          <w:rFonts w:ascii="Times New Roman" w:hAnsi="Times New Roman" w:cs="Times New Roman"/>
          <w:sz w:val="24"/>
          <w:szCs w:val="24"/>
        </w:rPr>
        <w:t xml:space="preserve">ung terlibat dalam pemerolehan, </w:t>
      </w:r>
      <w:r w:rsidRPr="000C72C4">
        <w:rPr>
          <w:rStyle w:val="markedcontent"/>
          <w:rFonts w:ascii="Times New Roman" w:hAnsi="Times New Roman" w:cs="Times New Roman"/>
          <w:sz w:val="24"/>
          <w:szCs w:val="24"/>
        </w:rPr>
        <w:t>pengonsumsian, dan penghabisan produk/jasa,  termasuk proses yang mendahului dan menyusul tindakan.</w:t>
      </w:r>
    </w:p>
    <w:p w:rsidR="00D81C8F" w:rsidRPr="000C72C4" w:rsidRDefault="007072B7" w:rsidP="007072B7">
      <w:pPr>
        <w:spacing w:after="0" w:line="480" w:lineRule="auto"/>
        <w:ind w:left="709"/>
        <w:jc w:val="both"/>
        <w:rPr>
          <w:rFonts w:ascii="Times New Roman" w:hAnsi="Times New Roman" w:cs="Times New Roman"/>
          <w:b/>
          <w:sz w:val="24"/>
          <w:szCs w:val="24"/>
        </w:rPr>
      </w:pPr>
      <w:r w:rsidRPr="000C72C4">
        <w:rPr>
          <w:rFonts w:ascii="Times New Roman" w:hAnsi="Times New Roman" w:cs="Times New Roman"/>
          <w:b/>
          <w:sz w:val="24"/>
          <w:szCs w:val="24"/>
        </w:rPr>
        <w:t xml:space="preserve">2. </w:t>
      </w:r>
      <w:r w:rsidR="00730FF3" w:rsidRPr="000C72C4">
        <w:rPr>
          <w:rFonts w:ascii="Times New Roman" w:hAnsi="Times New Roman" w:cs="Times New Roman"/>
          <w:b/>
          <w:sz w:val="24"/>
          <w:szCs w:val="24"/>
        </w:rPr>
        <w:t>Faktor-faktor yang</w:t>
      </w:r>
      <w:r w:rsidRPr="000C72C4">
        <w:rPr>
          <w:rFonts w:ascii="Times New Roman" w:hAnsi="Times New Roman" w:cs="Times New Roman"/>
          <w:b/>
          <w:sz w:val="24"/>
          <w:szCs w:val="24"/>
        </w:rPr>
        <w:t xml:space="preserve"> mempengaruhi Perilaku K</w:t>
      </w:r>
      <w:r w:rsidR="00D2010C" w:rsidRPr="000C72C4">
        <w:rPr>
          <w:rFonts w:ascii="Times New Roman" w:hAnsi="Times New Roman" w:cs="Times New Roman"/>
          <w:b/>
          <w:sz w:val="24"/>
          <w:szCs w:val="24"/>
        </w:rPr>
        <w:t>onsumen.</w:t>
      </w:r>
    </w:p>
    <w:p w:rsidR="00730FF3" w:rsidRPr="000C72C4" w:rsidRDefault="00730FF3" w:rsidP="007072B7">
      <w:pPr>
        <w:spacing w:after="0" w:line="480" w:lineRule="auto"/>
        <w:ind w:left="993" w:firstLine="567"/>
        <w:jc w:val="both"/>
        <w:rPr>
          <w:rFonts w:ascii="Times New Roman" w:hAnsi="Times New Roman" w:cs="Times New Roman"/>
          <w:sz w:val="24"/>
          <w:szCs w:val="24"/>
        </w:rPr>
      </w:pPr>
      <w:r w:rsidRPr="000C72C4">
        <w:rPr>
          <w:rFonts w:ascii="Times New Roman" w:hAnsi="Times New Roman" w:cs="Times New Roman"/>
          <w:sz w:val="24"/>
          <w:szCs w:val="24"/>
        </w:rPr>
        <w:t>Menurut Kotler (2008:166-187) Perilaku pembelian kosumen dipengaruhi oleh faktor-faktor budaya, sosial, pribadi, dan psikologis.</w:t>
      </w:r>
      <w:r w:rsidR="00894237">
        <w:rPr>
          <w:rFonts w:ascii="Times New Roman" w:hAnsi="Times New Roman" w:cs="Times New Roman"/>
          <w:sz w:val="24"/>
          <w:szCs w:val="24"/>
          <w:lang w:val="en-US"/>
        </w:rPr>
        <w:t xml:space="preserve"> </w:t>
      </w:r>
      <w:r w:rsidRPr="000C72C4">
        <w:rPr>
          <w:rFonts w:ascii="Times New Roman" w:hAnsi="Times New Roman" w:cs="Times New Roman"/>
          <w:sz w:val="24"/>
          <w:szCs w:val="24"/>
        </w:rPr>
        <w:t>Faktor-faktor budaya mempunyai pengaruh yang paling luas</w:t>
      </w:r>
      <w:r w:rsidR="00D81C8F" w:rsidRPr="000C72C4">
        <w:rPr>
          <w:rFonts w:ascii="Times New Roman" w:hAnsi="Times New Roman" w:cs="Times New Roman"/>
          <w:sz w:val="24"/>
          <w:szCs w:val="24"/>
        </w:rPr>
        <w:t xml:space="preserve"> dan paling dalam. </w:t>
      </w:r>
      <w:r w:rsidRPr="000C72C4">
        <w:rPr>
          <w:rFonts w:ascii="Times New Roman" w:hAnsi="Times New Roman" w:cs="Times New Roman"/>
          <w:sz w:val="24"/>
          <w:szCs w:val="24"/>
        </w:rPr>
        <w:t>Berikut penjelasan tentang beberapa faktor yang mempengar</w:t>
      </w:r>
      <w:r w:rsidR="00D81C8F" w:rsidRPr="000C72C4">
        <w:rPr>
          <w:rFonts w:ascii="Times New Roman" w:hAnsi="Times New Roman" w:cs="Times New Roman"/>
          <w:sz w:val="24"/>
          <w:szCs w:val="24"/>
        </w:rPr>
        <w:t>u</w:t>
      </w:r>
      <w:r w:rsidRPr="000C72C4">
        <w:rPr>
          <w:rFonts w:ascii="Times New Roman" w:hAnsi="Times New Roman" w:cs="Times New Roman"/>
          <w:sz w:val="24"/>
          <w:szCs w:val="24"/>
        </w:rPr>
        <w:t>hi</w:t>
      </w:r>
      <w:r w:rsidR="00894237">
        <w:rPr>
          <w:rFonts w:ascii="Times New Roman" w:hAnsi="Times New Roman" w:cs="Times New Roman"/>
          <w:sz w:val="24"/>
          <w:szCs w:val="24"/>
          <w:lang w:val="en-US"/>
        </w:rPr>
        <w:t xml:space="preserve"> </w:t>
      </w:r>
      <w:r w:rsidRPr="000C72C4">
        <w:rPr>
          <w:rFonts w:ascii="Times New Roman" w:hAnsi="Times New Roman" w:cs="Times New Roman"/>
          <w:sz w:val="24"/>
          <w:szCs w:val="24"/>
        </w:rPr>
        <w:t>prilaku konsumen, yaitu: Faktor Budaya, sub-budaya, dan kelas sosial merupakan hal yang sangat penting dalam perilaku pembelian.</w:t>
      </w:r>
    </w:p>
    <w:p w:rsidR="00730FF3" w:rsidRPr="000C72C4" w:rsidRDefault="00D81C8F" w:rsidP="00D2010C">
      <w:pPr>
        <w:spacing w:after="0" w:line="480" w:lineRule="auto"/>
        <w:ind w:left="1134"/>
        <w:jc w:val="both"/>
        <w:rPr>
          <w:rFonts w:ascii="Times New Roman" w:hAnsi="Times New Roman" w:cs="Times New Roman"/>
          <w:sz w:val="24"/>
          <w:szCs w:val="24"/>
        </w:rPr>
      </w:pPr>
      <w:r w:rsidRPr="000C72C4">
        <w:rPr>
          <w:rFonts w:ascii="Times New Roman" w:hAnsi="Times New Roman" w:cs="Times New Roman"/>
          <w:sz w:val="24"/>
          <w:szCs w:val="24"/>
        </w:rPr>
        <w:t xml:space="preserve">a. </w:t>
      </w:r>
      <w:r w:rsidR="00730FF3" w:rsidRPr="000C72C4">
        <w:rPr>
          <w:rFonts w:ascii="Times New Roman" w:hAnsi="Times New Roman" w:cs="Times New Roman"/>
          <w:sz w:val="24"/>
          <w:szCs w:val="24"/>
        </w:rPr>
        <w:t xml:space="preserve">Budaya </w:t>
      </w:r>
    </w:p>
    <w:p w:rsidR="00730FF3" w:rsidRPr="000C72C4" w:rsidRDefault="00730FF3" w:rsidP="00D2010C">
      <w:pPr>
        <w:spacing w:after="0" w:line="480" w:lineRule="auto"/>
        <w:ind w:left="1418"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Budaya merupakan penentu keinginan dan perilaku yang mendasar. Anak-anak mendapatkan kumpulan nilai, persepsi, preferensi, dan perilaku keluarganya serta lembaga-lembaga penting lain. Anak-anak yang dibesarkan di Amerika Serikat </w:t>
      </w:r>
      <w:r w:rsidRPr="000C72C4">
        <w:rPr>
          <w:rFonts w:ascii="Times New Roman" w:hAnsi="Times New Roman" w:cs="Times New Roman"/>
          <w:sz w:val="24"/>
          <w:szCs w:val="24"/>
        </w:rPr>
        <w:lastRenderedPageBreak/>
        <w:t>mendapatkan nilai-nilai berikut: prestasi dan keberhasilan, aktivit</w:t>
      </w:r>
      <w:r w:rsidR="00CF4890" w:rsidRPr="000C72C4">
        <w:rPr>
          <w:rFonts w:ascii="Times New Roman" w:hAnsi="Times New Roman" w:cs="Times New Roman"/>
          <w:sz w:val="24"/>
          <w:szCs w:val="24"/>
        </w:rPr>
        <w:t xml:space="preserve">as, </w:t>
      </w:r>
      <w:r w:rsidR="0063412D" w:rsidRPr="000C72C4">
        <w:rPr>
          <w:rFonts w:ascii="Times New Roman" w:hAnsi="Times New Roman" w:cs="Times New Roman"/>
          <w:sz w:val="24"/>
          <w:szCs w:val="24"/>
        </w:rPr>
        <w:t xml:space="preserve">efisiensi, dan kepraktisan, </w:t>
      </w:r>
      <w:r w:rsidRPr="000C72C4">
        <w:rPr>
          <w:rFonts w:ascii="Times New Roman" w:hAnsi="Times New Roman" w:cs="Times New Roman"/>
          <w:sz w:val="24"/>
          <w:szCs w:val="24"/>
        </w:rPr>
        <w:t>kemajuan, kenikmatan materi, individualisme,</w:t>
      </w:r>
      <w:r w:rsidR="0063412D" w:rsidRPr="000C72C4">
        <w:rPr>
          <w:rFonts w:ascii="Times New Roman" w:hAnsi="Times New Roman" w:cs="Times New Roman"/>
          <w:sz w:val="24"/>
          <w:szCs w:val="24"/>
        </w:rPr>
        <w:t xml:space="preserve"> kebebasan, </w:t>
      </w:r>
      <w:r w:rsidRPr="000C72C4">
        <w:rPr>
          <w:rFonts w:ascii="Times New Roman" w:hAnsi="Times New Roman" w:cs="Times New Roman"/>
          <w:sz w:val="24"/>
          <w:szCs w:val="24"/>
        </w:rPr>
        <w:t>kenikmatan eksternal, humanisme, dan berjiwa muda.</w:t>
      </w:r>
    </w:p>
    <w:p w:rsidR="00730FF3" w:rsidRPr="000C72C4" w:rsidRDefault="00D81C8F" w:rsidP="00D2010C">
      <w:pPr>
        <w:spacing w:after="0" w:line="480" w:lineRule="auto"/>
        <w:ind w:left="1134"/>
        <w:jc w:val="both"/>
        <w:rPr>
          <w:rFonts w:ascii="Times New Roman" w:hAnsi="Times New Roman" w:cs="Times New Roman"/>
          <w:sz w:val="24"/>
          <w:szCs w:val="24"/>
        </w:rPr>
      </w:pPr>
      <w:r w:rsidRPr="000C72C4">
        <w:rPr>
          <w:rFonts w:ascii="Times New Roman" w:hAnsi="Times New Roman" w:cs="Times New Roman"/>
          <w:sz w:val="24"/>
          <w:szCs w:val="24"/>
        </w:rPr>
        <w:t xml:space="preserve">b. </w:t>
      </w:r>
      <w:r w:rsidR="00730FF3" w:rsidRPr="000C72C4">
        <w:rPr>
          <w:rFonts w:ascii="Times New Roman" w:hAnsi="Times New Roman" w:cs="Times New Roman"/>
          <w:sz w:val="24"/>
          <w:szCs w:val="24"/>
        </w:rPr>
        <w:t>Sub-budaya</w:t>
      </w:r>
    </w:p>
    <w:p w:rsidR="00730FF3" w:rsidRPr="000C72C4" w:rsidRDefault="00730FF3" w:rsidP="00D2010C">
      <w:pPr>
        <w:spacing w:after="0" w:line="480" w:lineRule="auto"/>
        <w:ind w:left="1418" w:firstLine="567"/>
        <w:jc w:val="both"/>
        <w:rPr>
          <w:rFonts w:ascii="Times New Roman" w:hAnsi="Times New Roman" w:cs="Times New Roman"/>
          <w:sz w:val="24"/>
          <w:szCs w:val="24"/>
        </w:rPr>
      </w:pPr>
      <w:r w:rsidRPr="000C72C4">
        <w:rPr>
          <w:rFonts w:ascii="Times New Roman" w:hAnsi="Times New Roman" w:cs="Times New Roman"/>
          <w:sz w:val="24"/>
          <w:szCs w:val="24"/>
        </w:rPr>
        <w:t>Masing-masing budaya terdiri dari sub-budaya yang lebih kecil yang memberikan lebih banyak ciri-ciri dan sosialisasi khusus bagi anggota-anggotanya. Sub-budaya terdiri dari kebangsaan, agama, kelompok ras, dan daerah geografis. Banyak sub-budaya yang</w:t>
      </w:r>
      <w:r w:rsidR="00894237">
        <w:rPr>
          <w:rFonts w:ascii="Times New Roman" w:hAnsi="Times New Roman" w:cs="Times New Roman"/>
          <w:sz w:val="24"/>
          <w:szCs w:val="24"/>
          <w:lang w:val="en-US"/>
        </w:rPr>
        <w:t xml:space="preserve"> </w:t>
      </w:r>
      <w:r w:rsidRPr="000C72C4">
        <w:rPr>
          <w:rFonts w:ascii="Times New Roman" w:hAnsi="Times New Roman" w:cs="Times New Roman"/>
          <w:sz w:val="24"/>
          <w:szCs w:val="24"/>
        </w:rPr>
        <w:t>membentuk segmen pasar penting, dan pemasar sering merancang produk dan program pemasaran yang disesuaikan dengan kebutuhan mereka.</w:t>
      </w:r>
    </w:p>
    <w:p w:rsidR="00730FF3" w:rsidRPr="000C72C4" w:rsidRDefault="00D81C8F" w:rsidP="00D2010C">
      <w:pPr>
        <w:spacing w:after="0" w:line="480" w:lineRule="auto"/>
        <w:ind w:left="1134"/>
        <w:jc w:val="both"/>
        <w:rPr>
          <w:rFonts w:ascii="Times New Roman" w:hAnsi="Times New Roman" w:cs="Times New Roman"/>
          <w:sz w:val="24"/>
          <w:szCs w:val="24"/>
        </w:rPr>
      </w:pPr>
      <w:r w:rsidRPr="000C72C4">
        <w:rPr>
          <w:rFonts w:ascii="Times New Roman" w:hAnsi="Times New Roman" w:cs="Times New Roman"/>
          <w:sz w:val="24"/>
          <w:szCs w:val="24"/>
        </w:rPr>
        <w:t xml:space="preserve">c. </w:t>
      </w:r>
      <w:r w:rsidR="00E5277D" w:rsidRPr="000C72C4">
        <w:rPr>
          <w:rFonts w:ascii="Times New Roman" w:hAnsi="Times New Roman" w:cs="Times New Roman"/>
          <w:sz w:val="24"/>
          <w:szCs w:val="24"/>
        </w:rPr>
        <w:t>Kelas S</w:t>
      </w:r>
      <w:r w:rsidR="00730FF3" w:rsidRPr="000C72C4">
        <w:rPr>
          <w:rFonts w:ascii="Times New Roman" w:hAnsi="Times New Roman" w:cs="Times New Roman"/>
          <w:sz w:val="24"/>
          <w:szCs w:val="24"/>
        </w:rPr>
        <w:t xml:space="preserve">osial </w:t>
      </w:r>
    </w:p>
    <w:p w:rsidR="00730FF3" w:rsidRPr="000C72C4" w:rsidRDefault="00730FF3" w:rsidP="00D2010C">
      <w:pPr>
        <w:spacing w:after="0" w:line="480" w:lineRule="auto"/>
        <w:ind w:left="1418" w:firstLine="567"/>
        <w:jc w:val="both"/>
        <w:rPr>
          <w:rFonts w:ascii="Times New Roman" w:hAnsi="Times New Roman" w:cs="Times New Roman"/>
          <w:sz w:val="24"/>
          <w:szCs w:val="24"/>
        </w:rPr>
      </w:pPr>
      <w:r w:rsidRPr="000C72C4">
        <w:rPr>
          <w:rFonts w:ascii="Times New Roman" w:hAnsi="Times New Roman" w:cs="Times New Roman"/>
          <w:sz w:val="24"/>
          <w:szCs w:val="24"/>
        </w:rPr>
        <w:t>Pada dasarnya semua masyarakat memiliki strata sosial. Stratifikasi tersebut kadang-kadang terbentuk sistem kasta dimana anggota kasta yang berbeda dibesarkan dengan peran tertentu dan tidak dapat mengubah keanggotaaan kasta mereka.</w:t>
      </w:r>
    </w:p>
    <w:p w:rsidR="00730FF3" w:rsidRPr="000C72C4" w:rsidRDefault="00D81C8F" w:rsidP="00D2010C">
      <w:pPr>
        <w:spacing w:after="0" w:line="480" w:lineRule="auto"/>
        <w:ind w:left="1134"/>
        <w:jc w:val="both"/>
        <w:rPr>
          <w:rFonts w:ascii="Times New Roman" w:hAnsi="Times New Roman" w:cs="Times New Roman"/>
          <w:sz w:val="24"/>
          <w:szCs w:val="24"/>
        </w:rPr>
      </w:pPr>
      <w:r w:rsidRPr="000C72C4">
        <w:rPr>
          <w:rFonts w:ascii="Times New Roman" w:hAnsi="Times New Roman" w:cs="Times New Roman"/>
          <w:sz w:val="24"/>
          <w:szCs w:val="24"/>
        </w:rPr>
        <w:t xml:space="preserve">d. </w:t>
      </w:r>
      <w:r w:rsidR="00E5277D" w:rsidRPr="000C72C4">
        <w:rPr>
          <w:rFonts w:ascii="Times New Roman" w:hAnsi="Times New Roman" w:cs="Times New Roman"/>
          <w:sz w:val="24"/>
          <w:szCs w:val="24"/>
        </w:rPr>
        <w:t>Faktor S</w:t>
      </w:r>
      <w:r w:rsidR="00730FF3" w:rsidRPr="000C72C4">
        <w:rPr>
          <w:rFonts w:ascii="Times New Roman" w:hAnsi="Times New Roman" w:cs="Times New Roman"/>
          <w:sz w:val="24"/>
          <w:szCs w:val="24"/>
        </w:rPr>
        <w:t>osial</w:t>
      </w:r>
    </w:p>
    <w:p w:rsidR="00E5277D" w:rsidRPr="000C72C4" w:rsidRDefault="00730FF3" w:rsidP="00D2010C">
      <w:pPr>
        <w:spacing w:after="0" w:line="480" w:lineRule="auto"/>
        <w:ind w:left="1418"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Selain faktor budaya, perilaku seorang konsumen dipengaruhi oleh faktor-faktor sosial seperti kelompok acuan, keluarga, </w:t>
      </w:r>
      <w:r w:rsidR="00450EB9" w:rsidRPr="000C72C4">
        <w:rPr>
          <w:rFonts w:ascii="Times New Roman" w:hAnsi="Times New Roman" w:cs="Times New Roman"/>
          <w:sz w:val="24"/>
          <w:szCs w:val="24"/>
        </w:rPr>
        <w:t xml:space="preserve">serta peran dan status sosial. </w:t>
      </w:r>
    </w:p>
    <w:p w:rsidR="00D2010C" w:rsidRPr="000C72C4" w:rsidRDefault="00D2010C" w:rsidP="00D2010C">
      <w:pPr>
        <w:spacing w:after="0" w:line="480" w:lineRule="auto"/>
        <w:ind w:left="1418" w:firstLine="567"/>
        <w:jc w:val="both"/>
        <w:rPr>
          <w:rFonts w:ascii="Times New Roman" w:hAnsi="Times New Roman" w:cs="Times New Roman"/>
          <w:sz w:val="24"/>
          <w:szCs w:val="24"/>
        </w:rPr>
      </w:pPr>
    </w:p>
    <w:p w:rsidR="00D2010C" w:rsidRPr="000C72C4" w:rsidRDefault="00D2010C" w:rsidP="00D2010C">
      <w:pPr>
        <w:spacing w:after="0" w:line="480" w:lineRule="auto"/>
        <w:ind w:left="1418" w:firstLine="567"/>
        <w:jc w:val="both"/>
        <w:rPr>
          <w:rFonts w:ascii="Times New Roman" w:hAnsi="Times New Roman" w:cs="Times New Roman"/>
          <w:sz w:val="24"/>
          <w:szCs w:val="24"/>
        </w:rPr>
      </w:pPr>
    </w:p>
    <w:p w:rsidR="00730FF3" w:rsidRPr="000C72C4" w:rsidRDefault="00730FF3" w:rsidP="00D2010C">
      <w:pPr>
        <w:pStyle w:val="ListParagraph"/>
        <w:numPr>
          <w:ilvl w:val="0"/>
          <w:numId w:val="59"/>
        </w:numPr>
        <w:spacing w:after="0" w:line="480" w:lineRule="auto"/>
        <w:ind w:left="1701" w:hanging="283"/>
        <w:jc w:val="both"/>
        <w:rPr>
          <w:rFonts w:ascii="Times New Roman" w:hAnsi="Times New Roman" w:cs="Times New Roman"/>
          <w:sz w:val="24"/>
          <w:szCs w:val="24"/>
        </w:rPr>
      </w:pPr>
      <w:r w:rsidRPr="000C72C4">
        <w:rPr>
          <w:rFonts w:ascii="Times New Roman" w:hAnsi="Times New Roman" w:cs="Times New Roman"/>
          <w:sz w:val="24"/>
          <w:szCs w:val="24"/>
        </w:rPr>
        <w:lastRenderedPageBreak/>
        <w:t>Kelompok acuan</w:t>
      </w:r>
    </w:p>
    <w:p w:rsidR="00730FF3" w:rsidRPr="000C72C4" w:rsidRDefault="00730FF3" w:rsidP="00E5277D">
      <w:pPr>
        <w:spacing w:after="0" w:line="480" w:lineRule="auto"/>
        <w:ind w:left="1560"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Seseorang terdiri dari semua kelompok yang memiliki pengaruh langsung (tatap muka) atau tidak langsung terhadap sikap atau perilaku seorang. Kelompok yang memiliki pengaruh langsung terhadap seseorang dinamakan kelompok keanggotaan. </w:t>
      </w:r>
    </w:p>
    <w:p w:rsidR="00730FF3" w:rsidRPr="000C72C4" w:rsidRDefault="00730FF3" w:rsidP="00D2010C">
      <w:pPr>
        <w:pStyle w:val="ListParagraph"/>
        <w:numPr>
          <w:ilvl w:val="0"/>
          <w:numId w:val="59"/>
        </w:numPr>
        <w:spacing w:after="0" w:line="480" w:lineRule="auto"/>
        <w:ind w:left="1701" w:hanging="283"/>
        <w:jc w:val="both"/>
        <w:rPr>
          <w:rFonts w:ascii="Times New Roman" w:hAnsi="Times New Roman" w:cs="Times New Roman"/>
          <w:sz w:val="24"/>
          <w:szCs w:val="24"/>
        </w:rPr>
      </w:pPr>
      <w:r w:rsidRPr="000C72C4">
        <w:rPr>
          <w:rFonts w:ascii="Times New Roman" w:hAnsi="Times New Roman" w:cs="Times New Roman"/>
          <w:sz w:val="24"/>
          <w:szCs w:val="24"/>
        </w:rPr>
        <w:t>Keluarga</w:t>
      </w:r>
    </w:p>
    <w:p w:rsidR="00730FF3" w:rsidRPr="000C72C4" w:rsidRDefault="00730FF3" w:rsidP="00D2010C">
      <w:pPr>
        <w:spacing w:after="0" w:line="480" w:lineRule="auto"/>
        <w:ind w:left="1701" w:firstLine="567"/>
        <w:jc w:val="both"/>
        <w:rPr>
          <w:rFonts w:ascii="Times New Roman" w:hAnsi="Times New Roman" w:cs="Times New Roman"/>
          <w:sz w:val="24"/>
          <w:szCs w:val="24"/>
        </w:rPr>
      </w:pPr>
      <w:r w:rsidRPr="000C72C4">
        <w:rPr>
          <w:rFonts w:ascii="Times New Roman" w:hAnsi="Times New Roman" w:cs="Times New Roman"/>
          <w:sz w:val="24"/>
          <w:szCs w:val="24"/>
        </w:rPr>
        <w:t>Keluarga merupakan organisasi pembelian konsumen yang paling penting dalam masyarakat, dan ia telah menjadi obyek penelitian yang luas. Anggota keluarga merupakan kelompok acuan primer yang paling berpengaruh.</w:t>
      </w:r>
    </w:p>
    <w:p w:rsidR="00730FF3" w:rsidRPr="000C72C4" w:rsidRDefault="00730FF3" w:rsidP="00D2010C">
      <w:pPr>
        <w:pStyle w:val="ListParagraph"/>
        <w:numPr>
          <w:ilvl w:val="0"/>
          <w:numId w:val="59"/>
        </w:numPr>
        <w:spacing w:after="0" w:line="480" w:lineRule="auto"/>
        <w:ind w:left="1701" w:hanging="283"/>
        <w:jc w:val="both"/>
        <w:rPr>
          <w:rFonts w:ascii="Times New Roman" w:hAnsi="Times New Roman" w:cs="Times New Roman"/>
          <w:sz w:val="24"/>
          <w:szCs w:val="24"/>
        </w:rPr>
      </w:pPr>
      <w:r w:rsidRPr="000C72C4">
        <w:rPr>
          <w:rFonts w:ascii="Times New Roman" w:hAnsi="Times New Roman" w:cs="Times New Roman"/>
          <w:sz w:val="24"/>
          <w:szCs w:val="24"/>
        </w:rPr>
        <w:t>Peran dan status</w:t>
      </w:r>
    </w:p>
    <w:p w:rsidR="00730FF3" w:rsidRPr="000C72C4" w:rsidRDefault="00730FF3" w:rsidP="00D2010C">
      <w:pPr>
        <w:spacing w:after="0" w:line="480" w:lineRule="auto"/>
        <w:ind w:left="1701" w:firstLine="567"/>
        <w:jc w:val="both"/>
        <w:rPr>
          <w:rFonts w:ascii="Times New Roman" w:hAnsi="Times New Roman" w:cs="Times New Roman"/>
          <w:sz w:val="24"/>
          <w:szCs w:val="24"/>
        </w:rPr>
      </w:pPr>
      <w:r w:rsidRPr="000C72C4">
        <w:rPr>
          <w:rFonts w:ascii="Times New Roman" w:hAnsi="Times New Roman" w:cs="Times New Roman"/>
          <w:sz w:val="24"/>
          <w:szCs w:val="24"/>
        </w:rPr>
        <w:t>Seseorang berpartisipasi ke dalam banyak kelompo</w:t>
      </w:r>
      <w:r w:rsidR="00CF4890" w:rsidRPr="000C72C4">
        <w:rPr>
          <w:rFonts w:ascii="Times New Roman" w:hAnsi="Times New Roman" w:cs="Times New Roman"/>
          <w:sz w:val="24"/>
          <w:szCs w:val="24"/>
        </w:rPr>
        <w:t xml:space="preserve">k sepanjang hidupnya keluarga, </w:t>
      </w:r>
      <w:r w:rsidR="00CF4890" w:rsidRPr="000C72C4">
        <w:rPr>
          <w:rFonts w:ascii="Times New Roman" w:hAnsi="Times New Roman" w:cs="Times New Roman"/>
          <w:i/>
          <w:sz w:val="24"/>
          <w:szCs w:val="24"/>
        </w:rPr>
        <w:t>c</w:t>
      </w:r>
      <w:r w:rsidRPr="000C72C4">
        <w:rPr>
          <w:rFonts w:ascii="Times New Roman" w:hAnsi="Times New Roman" w:cs="Times New Roman"/>
          <w:i/>
          <w:sz w:val="24"/>
          <w:szCs w:val="24"/>
        </w:rPr>
        <w:t>lub</w:t>
      </w:r>
      <w:r w:rsidRPr="000C72C4">
        <w:rPr>
          <w:rFonts w:ascii="Times New Roman" w:hAnsi="Times New Roman" w:cs="Times New Roman"/>
          <w:sz w:val="24"/>
          <w:szCs w:val="24"/>
        </w:rPr>
        <w:t>, organisasi. Kedudukan orang itu masing-masing kelompok dapat ditentukan berdasarkaan peran dan status.</w:t>
      </w:r>
    </w:p>
    <w:p w:rsidR="00730FF3" w:rsidRPr="000C72C4" w:rsidRDefault="00730FF3" w:rsidP="00D2010C">
      <w:pPr>
        <w:pStyle w:val="ListParagraph"/>
        <w:numPr>
          <w:ilvl w:val="0"/>
          <w:numId w:val="59"/>
        </w:numPr>
        <w:spacing w:after="0" w:line="480" w:lineRule="auto"/>
        <w:ind w:left="1701" w:hanging="283"/>
        <w:jc w:val="both"/>
        <w:rPr>
          <w:rFonts w:ascii="Times New Roman" w:hAnsi="Times New Roman" w:cs="Times New Roman"/>
          <w:sz w:val="24"/>
          <w:szCs w:val="24"/>
        </w:rPr>
      </w:pPr>
      <w:r w:rsidRPr="000C72C4">
        <w:rPr>
          <w:rFonts w:ascii="Times New Roman" w:hAnsi="Times New Roman" w:cs="Times New Roman"/>
          <w:sz w:val="24"/>
          <w:szCs w:val="24"/>
        </w:rPr>
        <w:t>Faktor pribadi</w:t>
      </w:r>
    </w:p>
    <w:p w:rsidR="00730FF3" w:rsidRPr="000C72C4" w:rsidRDefault="00730FF3" w:rsidP="00D2010C">
      <w:pPr>
        <w:spacing w:after="0" w:line="480" w:lineRule="auto"/>
        <w:ind w:left="1701"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Keputusan pembeli juga dipengaruhi oleh krakteristik pribadi. Karakteristik tersebut meliputi usia dan tahap siklus hidup, perkerjaan, keadaaan ekonomi, gaya hidup, serta kepribadian dan konsep diri pembeli. </w:t>
      </w:r>
    </w:p>
    <w:p w:rsidR="00730FF3" w:rsidRPr="000C72C4" w:rsidRDefault="00450EB9" w:rsidP="00D2010C">
      <w:pPr>
        <w:pStyle w:val="ListParagraph"/>
        <w:numPr>
          <w:ilvl w:val="0"/>
          <w:numId w:val="60"/>
        </w:numPr>
        <w:spacing w:after="0" w:line="480" w:lineRule="auto"/>
        <w:ind w:left="1985" w:hanging="284"/>
        <w:jc w:val="both"/>
        <w:rPr>
          <w:rFonts w:ascii="Times New Roman" w:hAnsi="Times New Roman" w:cs="Times New Roman"/>
          <w:sz w:val="24"/>
          <w:szCs w:val="24"/>
        </w:rPr>
      </w:pPr>
      <w:r w:rsidRPr="000C72C4">
        <w:rPr>
          <w:rFonts w:ascii="Times New Roman" w:hAnsi="Times New Roman" w:cs="Times New Roman"/>
          <w:sz w:val="24"/>
          <w:szCs w:val="24"/>
        </w:rPr>
        <w:t>Usia dan tahap hidup sik</w:t>
      </w:r>
      <w:r w:rsidR="00730FF3" w:rsidRPr="000C72C4">
        <w:rPr>
          <w:rFonts w:ascii="Times New Roman" w:hAnsi="Times New Roman" w:cs="Times New Roman"/>
          <w:sz w:val="24"/>
          <w:szCs w:val="24"/>
        </w:rPr>
        <w:t>lus</w:t>
      </w:r>
    </w:p>
    <w:p w:rsidR="00730FF3" w:rsidRPr="000C72C4" w:rsidRDefault="00730FF3" w:rsidP="00D2010C">
      <w:pPr>
        <w:spacing w:after="0" w:line="480" w:lineRule="auto"/>
        <w:ind w:left="1985"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Orang membeli barang </w:t>
      </w:r>
      <w:r w:rsidR="00D81C8F" w:rsidRPr="000C72C4">
        <w:rPr>
          <w:rFonts w:ascii="Times New Roman" w:hAnsi="Times New Roman" w:cs="Times New Roman"/>
          <w:sz w:val="24"/>
          <w:szCs w:val="24"/>
        </w:rPr>
        <w:t xml:space="preserve">dan jasa yang berbeda sepanjang </w:t>
      </w:r>
      <w:r w:rsidRPr="000C72C4">
        <w:rPr>
          <w:rFonts w:ascii="Times New Roman" w:hAnsi="Times New Roman" w:cs="Times New Roman"/>
          <w:sz w:val="24"/>
          <w:szCs w:val="24"/>
        </w:rPr>
        <w:t xml:space="preserve">hidupnya. Mereka makan makanan bayi selama </w:t>
      </w:r>
      <w:r w:rsidR="006E1F40" w:rsidRPr="000C72C4">
        <w:rPr>
          <w:rFonts w:ascii="Times New Roman" w:hAnsi="Times New Roman" w:cs="Times New Roman"/>
          <w:sz w:val="24"/>
          <w:szCs w:val="24"/>
        </w:rPr>
        <w:lastRenderedPageBreak/>
        <w:t xml:space="preserve">tahun-tahun </w:t>
      </w:r>
      <w:r w:rsidRPr="000C72C4">
        <w:rPr>
          <w:rFonts w:ascii="Times New Roman" w:hAnsi="Times New Roman" w:cs="Times New Roman"/>
          <w:sz w:val="24"/>
          <w:szCs w:val="24"/>
        </w:rPr>
        <w:t>awal hi</w:t>
      </w:r>
      <w:r w:rsidR="00CF4890" w:rsidRPr="000C72C4">
        <w:rPr>
          <w:rFonts w:ascii="Times New Roman" w:hAnsi="Times New Roman" w:cs="Times New Roman"/>
          <w:sz w:val="24"/>
          <w:szCs w:val="24"/>
        </w:rPr>
        <w:t>dupnya, banyak ragam makanan se</w:t>
      </w:r>
      <w:r w:rsidRPr="000C72C4">
        <w:rPr>
          <w:rFonts w:ascii="Times New Roman" w:hAnsi="Times New Roman" w:cs="Times New Roman"/>
          <w:sz w:val="24"/>
          <w:szCs w:val="24"/>
        </w:rPr>
        <w:t xml:space="preserve">lama tahun-tahun pertumbuhan dan kedewasaan, serta diet khusus selama tahun-tahun berikutnya. Selera orang-orang terhadap pakaian, perabot dan rekreasi juga berhubungan dengan usia. </w:t>
      </w:r>
    </w:p>
    <w:p w:rsidR="00730FF3" w:rsidRPr="000C72C4" w:rsidRDefault="00730FF3" w:rsidP="00D2010C">
      <w:pPr>
        <w:pStyle w:val="ListParagraph"/>
        <w:numPr>
          <w:ilvl w:val="0"/>
          <w:numId w:val="60"/>
        </w:numPr>
        <w:spacing w:after="0" w:line="480" w:lineRule="auto"/>
        <w:ind w:left="1985"/>
        <w:jc w:val="both"/>
        <w:rPr>
          <w:rFonts w:ascii="Times New Roman" w:hAnsi="Times New Roman" w:cs="Times New Roman"/>
          <w:sz w:val="24"/>
          <w:szCs w:val="24"/>
        </w:rPr>
      </w:pPr>
      <w:r w:rsidRPr="000C72C4">
        <w:rPr>
          <w:rFonts w:ascii="Times New Roman" w:hAnsi="Times New Roman" w:cs="Times New Roman"/>
          <w:sz w:val="24"/>
          <w:szCs w:val="24"/>
        </w:rPr>
        <w:t>Pekerjaan dan lingkungan ekonomi</w:t>
      </w:r>
    </w:p>
    <w:p w:rsidR="00730FF3" w:rsidRPr="000C72C4" w:rsidRDefault="00730FF3" w:rsidP="00D2010C">
      <w:pPr>
        <w:spacing w:after="0" w:line="480" w:lineRule="auto"/>
        <w:ind w:left="1985" w:firstLine="567"/>
        <w:jc w:val="both"/>
        <w:rPr>
          <w:rFonts w:ascii="Times New Roman" w:hAnsi="Times New Roman" w:cs="Times New Roman"/>
          <w:sz w:val="24"/>
          <w:szCs w:val="24"/>
        </w:rPr>
      </w:pPr>
      <w:r w:rsidRPr="000C72C4">
        <w:rPr>
          <w:rFonts w:ascii="Times New Roman" w:hAnsi="Times New Roman" w:cs="Times New Roman"/>
          <w:sz w:val="24"/>
          <w:szCs w:val="24"/>
        </w:rPr>
        <w:t>Pekerjaan seorang juga dapat mempengaruhi pola konsumsinya. Disini pemasar berusaha mengidentifikasi kelompok profesi yang memiliki minat diatas rata-rata atas produk dan jasa mereka.</w:t>
      </w:r>
    </w:p>
    <w:p w:rsidR="00730FF3" w:rsidRPr="000C72C4" w:rsidRDefault="00730FF3" w:rsidP="00D2010C">
      <w:pPr>
        <w:pStyle w:val="ListParagraph"/>
        <w:numPr>
          <w:ilvl w:val="0"/>
          <w:numId w:val="60"/>
        </w:numPr>
        <w:spacing w:after="0" w:line="480" w:lineRule="auto"/>
        <w:ind w:left="1985"/>
        <w:jc w:val="both"/>
        <w:rPr>
          <w:rFonts w:ascii="Times New Roman" w:hAnsi="Times New Roman" w:cs="Times New Roman"/>
          <w:sz w:val="24"/>
          <w:szCs w:val="24"/>
        </w:rPr>
      </w:pPr>
      <w:r w:rsidRPr="000C72C4">
        <w:rPr>
          <w:rFonts w:ascii="Times New Roman" w:hAnsi="Times New Roman" w:cs="Times New Roman"/>
          <w:sz w:val="24"/>
          <w:szCs w:val="24"/>
        </w:rPr>
        <w:t>Gaya hidup</w:t>
      </w:r>
    </w:p>
    <w:p w:rsidR="00730FF3" w:rsidRPr="000C72C4" w:rsidRDefault="00730FF3" w:rsidP="00D2010C">
      <w:pPr>
        <w:spacing w:after="0" w:line="480" w:lineRule="auto"/>
        <w:ind w:left="1985"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Gaya hidup merupakan pola hidup seseorang didunia yang diekspresikan dalam aktivitas, minat, dan opininya. Gaya hidup menggambarkan keseluruhan diri seseorang yang berinteraksi dengan lingkungannya. </w:t>
      </w:r>
    </w:p>
    <w:p w:rsidR="00730FF3" w:rsidRPr="000C72C4" w:rsidRDefault="00730FF3" w:rsidP="00D2010C">
      <w:pPr>
        <w:pStyle w:val="ListParagraph"/>
        <w:numPr>
          <w:ilvl w:val="0"/>
          <w:numId w:val="60"/>
        </w:numPr>
        <w:spacing w:after="0" w:line="480" w:lineRule="auto"/>
        <w:ind w:left="1985"/>
        <w:jc w:val="both"/>
        <w:rPr>
          <w:rFonts w:ascii="Times New Roman" w:hAnsi="Times New Roman" w:cs="Times New Roman"/>
          <w:sz w:val="24"/>
          <w:szCs w:val="24"/>
        </w:rPr>
      </w:pPr>
      <w:r w:rsidRPr="000C72C4">
        <w:rPr>
          <w:rFonts w:ascii="Times New Roman" w:hAnsi="Times New Roman" w:cs="Times New Roman"/>
          <w:sz w:val="24"/>
          <w:szCs w:val="24"/>
        </w:rPr>
        <w:t>Kepribadian dan konsep diri</w:t>
      </w:r>
    </w:p>
    <w:p w:rsidR="00730FF3" w:rsidRPr="000C72C4" w:rsidRDefault="00730FF3" w:rsidP="00D2010C">
      <w:pPr>
        <w:spacing w:after="0" w:line="480" w:lineRule="auto"/>
        <w:ind w:left="1985" w:firstLine="567"/>
        <w:jc w:val="both"/>
        <w:rPr>
          <w:rFonts w:ascii="Times New Roman" w:hAnsi="Times New Roman" w:cs="Times New Roman"/>
          <w:sz w:val="24"/>
          <w:szCs w:val="24"/>
        </w:rPr>
      </w:pPr>
      <w:r w:rsidRPr="000C72C4">
        <w:rPr>
          <w:rFonts w:ascii="Times New Roman" w:hAnsi="Times New Roman" w:cs="Times New Roman"/>
          <w:sz w:val="24"/>
          <w:szCs w:val="24"/>
        </w:rPr>
        <w:t>Kepribadian biasanya dijelask</w:t>
      </w:r>
      <w:r w:rsidR="00D81C8F" w:rsidRPr="000C72C4">
        <w:rPr>
          <w:rFonts w:ascii="Times New Roman" w:hAnsi="Times New Roman" w:cs="Times New Roman"/>
          <w:sz w:val="24"/>
          <w:szCs w:val="24"/>
        </w:rPr>
        <w:t xml:space="preserve">an dengan menggunakan ciri-ciri </w:t>
      </w:r>
      <w:r w:rsidRPr="000C72C4">
        <w:rPr>
          <w:rFonts w:ascii="Times New Roman" w:hAnsi="Times New Roman" w:cs="Times New Roman"/>
          <w:sz w:val="24"/>
          <w:szCs w:val="24"/>
        </w:rPr>
        <w:t>seperti kepercayaan diri, dominasi, otonomi, kehormatan, kemampuan bersosialisasi,</w:t>
      </w:r>
      <w:r w:rsidR="00D81C8F" w:rsidRPr="000C72C4">
        <w:rPr>
          <w:rFonts w:ascii="Times New Roman" w:hAnsi="Times New Roman" w:cs="Times New Roman"/>
          <w:sz w:val="24"/>
          <w:szCs w:val="24"/>
        </w:rPr>
        <w:t xml:space="preserve"> pertahanan diri, dan kemampuan </w:t>
      </w:r>
      <w:r w:rsidRPr="000C72C4">
        <w:rPr>
          <w:rFonts w:ascii="Times New Roman" w:hAnsi="Times New Roman" w:cs="Times New Roman"/>
          <w:sz w:val="24"/>
          <w:szCs w:val="24"/>
        </w:rPr>
        <w:t>beradaptasi.</w:t>
      </w:r>
    </w:p>
    <w:p w:rsidR="0005289C" w:rsidRPr="000C72C4" w:rsidRDefault="008642D9" w:rsidP="008642D9">
      <w:pPr>
        <w:spacing w:after="0" w:line="480" w:lineRule="auto"/>
        <w:ind w:left="360"/>
        <w:rPr>
          <w:rFonts w:ascii="Times New Roman" w:hAnsi="Times New Roman" w:cs="Times New Roman"/>
          <w:b/>
          <w:sz w:val="24"/>
          <w:szCs w:val="24"/>
        </w:rPr>
      </w:pPr>
      <w:r w:rsidRPr="000C72C4">
        <w:rPr>
          <w:rFonts w:ascii="Times New Roman" w:hAnsi="Times New Roman" w:cs="Times New Roman"/>
          <w:b/>
          <w:sz w:val="24"/>
          <w:szCs w:val="24"/>
        </w:rPr>
        <w:t xml:space="preserve">B. </w:t>
      </w:r>
      <w:r w:rsidR="0005289C" w:rsidRPr="000C72C4">
        <w:rPr>
          <w:rFonts w:ascii="Times New Roman" w:hAnsi="Times New Roman" w:cs="Times New Roman"/>
          <w:b/>
          <w:sz w:val="24"/>
          <w:szCs w:val="24"/>
        </w:rPr>
        <w:t>Kepuasan Pelanggan</w:t>
      </w:r>
    </w:p>
    <w:p w:rsidR="0005289C" w:rsidRPr="000C72C4" w:rsidRDefault="0005289C" w:rsidP="000207B1">
      <w:pPr>
        <w:pStyle w:val="ListParagraph"/>
        <w:numPr>
          <w:ilvl w:val="0"/>
          <w:numId w:val="7"/>
        </w:numPr>
        <w:spacing w:after="0" w:line="480" w:lineRule="auto"/>
        <w:ind w:left="851" w:hanging="218"/>
        <w:jc w:val="both"/>
        <w:rPr>
          <w:rFonts w:ascii="Times New Roman" w:hAnsi="Times New Roman" w:cs="Times New Roman"/>
          <w:b/>
          <w:sz w:val="24"/>
          <w:szCs w:val="24"/>
        </w:rPr>
      </w:pPr>
      <w:r w:rsidRPr="000C72C4">
        <w:rPr>
          <w:rFonts w:ascii="Times New Roman" w:hAnsi="Times New Roman" w:cs="Times New Roman"/>
          <w:b/>
          <w:sz w:val="24"/>
          <w:szCs w:val="24"/>
        </w:rPr>
        <w:t>Pengertian Kepuasan pelanggan</w:t>
      </w:r>
    </w:p>
    <w:p w:rsidR="0005289C" w:rsidRPr="000C72C4" w:rsidRDefault="00F71D10" w:rsidP="000207B1">
      <w:pPr>
        <w:spacing w:after="0" w:line="480" w:lineRule="auto"/>
        <w:ind w:left="851" w:firstLine="708"/>
        <w:jc w:val="both"/>
        <w:rPr>
          <w:rFonts w:ascii="Times New Roman" w:hAnsi="Times New Roman" w:cs="Times New Roman"/>
          <w:sz w:val="24"/>
          <w:szCs w:val="24"/>
        </w:rPr>
      </w:pPr>
      <w:r w:rsidRPr="000C72C4">
        <w:rPr>
          <w:rFonts w:ascii="Times New Roman" w:hAnsi="Times New Roman" w:cs="Times New Roman"/>
          <w:sz w:val="24"/>
          <w:szCs w:val="24"/>
        </w:rPr>
        <w:t>Menurut Kotler dan</w:t>
      </w:r>
      <w:r w:rsidR="0005289C" w:rsidRPr="000C72C4">
        <w:rPr>
          <w:rFonts w:ascii="Times New Roman" w:hAnsi="Times New Roman" w:cs="Times New Roman"/>
          <w:sz w:val="24"/>
          <w:szCs w:val="24"/>
        </w:rPr>
        <w:t xml:space="preserve"> Keller (2012:46) definisi kepuasan pelanggan adalah tingkat perasaan seseorang setelah membandingkan (kinerja atau </w:t>
      </w:r>
      <w:r w:rsidR="0005289C" w:rsidRPr="000C72C4">
        <w:rPr>
          <w:rFonts w:ascii="Times New Roman" w:hAnsi="Times New Roman" w:cs="Times New Roman"/>
          <w:sz w:val="24"/>
          <w:szCs w:val="24"/>
        </w:rPr>
        <w:lastRenderedPageBreak/>
        <w:t xml:space="preserve">hasil) yang dirasakan dibandingkan dengan harapannya. Tingkat kepuasan adalah fungsi dari perbedaan antara kinerja yang dirasakan dengan harapan. Sedangkan menurut Tjiptono (2015:146), kepuasan pelanggan adalah perasaan senang atau kecewa seseorang yang muncul setelah membandingkan antara persepsi terhadap kinerja (hasil) suatu produk dengan harapan-harapannya. </w:t>
      </w:r>
    </w:p>
    <w:p w:rsidR="0005289C" w:rsidRPr="000C72C4" w:rsidRDefault="00D043BE" w:rsidP="000207B1">
      <w:pPr>
        <w:spacing w:after="0" w:line="480" w:lineRule="auto"/>
        <w:ind w:left="851" w:firstLine="708"/>
        <w:jc w:val="both"/>
        <w:rPr>
          <w:rFonts w:ascii="Times New Roman" w:hAnsi="Times New Roman" w:cs="Times New Roman"/>
          <w:sz w:val="24"/>
          <w:szCs w:val="24"/>
        </w:rPr>
      </w:pPr>
      <w:r w:rsidRPr="000C72C4">
        <w:rPr>
          <w:rFonts w:ascii="Times New Roman" w:hAnsi="Times New Roman" w:cs="Times New Roman"/>
          <w:sz w:val="24"/>
          <w:szCs w:val="24"/>
        </w:rPr>
        <w:t>Kepuasan</w:t>
      </w:r>
      <w:r w:rsidR="0005289C" w:rsidRPr="000C72C4">
        <w:rPr>
          <w:rFonts w:ascii="Times New Roman" w:hAnsi="Times New Roman" w:cs="Times New Roman"/>
          <w:sz w:val="24"/>
          <w:szCs w:val="24"/>
        </w:rPr>
        <w:t xml:space="preserve"> pelanggan sangat penting, ketika merasa  puas  pasti  akan  terjadi  sesuatu  yang  baik  untuk kelangsungan  usaha  dimasa  mendatang </w:t>
      </w:r>
      <w:r w:rsidR="006A5613" w:rsidRPr="000C72C4">
        <w:rPr>
          <w:rFonts w:ascii="Times New Roman" w:hAnsi="Times New Roman" w:cs="Times New Roman"/>
          <w:sz w:val="24"/>
          <w:szCs w:val="24"/>
          <w:lang w:val="en-US"/>
        </w:rPr>
        <w:fldChar w:fldCharType="begin" w:fldLock="1"/>
      </w:r>
      <w:r w:rsidR="0005289C" w:rsidRPr="000C72C4">
        <w:rPr>
          <w:rFonts w:ascii="Times New Roman" w:hAnsi="Times New Roman" w:cs="Times New Roman"/>
          <w:sz w:val="24"/>
          <w:szCs w:val="24"/>
          <w:lang w:val="en-US"/>
        </w:rPr>
        <w:instrText>ADDIN CSL_CITATION {"citationItems":[{"id":"ITEM-1","itemData":{"DOI":"10.35137/jmbk.v7i1.248","ISSN":"2338-4794","abstract":"This research is intended to examine the effect of price and product quality on customer satisfaction both partially and simultaneously at PT Sophie Paris Indonesia, Pondok Gede branch. The research method used is descriptive and verification research methods. Data was collected using the questionnaire method, and data analysis used was multiple linear regression analysis. The results showed that price, product quality and customer satisfaction.","author":[{"dropping-particle":"","family":"Widyastuti","given":"Tri","non-dropping-particle":"","parse-names":false,"suffix":""}],"container-title":"Jurnal Manajemen Bisnis Krisnadwipayana","id":"ITEM-1","issue":"1","issued":{"date-parts":[["2019"]]},"page":"233-240","title":"Pengaruh Harga Dan Kualitas Produk Terhadap Kepuasan Pelanggan Tempe","type":"article-journal","volume":"7"},"uris":["http://www.mendeley.com/documents/?uuid=23a93fc9-bffd-4bf2-b81c-d3eebe66319e"]}],"mendeley":{"formattedCitation":"(Widyastuti, 2019)","plainTextFormattedCitation":"(Widyastuti, 2019)","previouslyFormattedCitation":"(Widyastuti, 2019)"},"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05289C" w:rsidRPr="000C72C4">
        <w:rPr>
          <w:rFonts w:ascii="Times New Roman" w:hAnsi="Times New Roman" w:cs="Times New Roman"/>
          <w:noProof/>
          <w:sz w:val="24"/>
          <w:szCs w:val="24"/>
          <w:lang w:val="en-US"/>
        </w:rPr>
        <w:t>(Widyastuti, 2019)</w:t>
      </w:r>
      <w:r w:rsidR="006A5613" w:rsidRPr="000C72C4">
        <w:rPr>
          <w:rFonts w:ascii="Times New Roman" w:hAnsi="Times New Roman" w:cs="Times New Roman"/>
          <w:sz w:val="24"/>
          <w:szCs w:val="24"/>
          <w:lang w:val="en-US"/>
        </w:rPr>
        <w:fldChar w:fldCharType="end"/>
      </w:r>
      <w:r w:rsidR="0005289C" w:rsidRPr="000C72C4">
        <w:rPr>
          <w:rFonts w:ascii="Times New Roman" w:hAnsi="Times New Roman" w:cs="Times New Roman"/>
          <w:sz w:val="24"/>
          <w:szCs w:val="24"/>
        </w:rPr>
        <w:t xml:space="preserve">. kepuasan pelanggan didapat ketika  perasaan  puas  yang  dirasakan  oleh  pelanggan  diharapkan sesuai dengan apa yang didapatkan setelah pemakaiannya </w:t>
      </w:r>
      <w:r w:rsidR="006A5613" w:rsidRPr="000C72C4">
        <w:rPr>
          <w:rFonts w:ascii="Times New Roman" w:hAnsi="Times New Roman" w:cs="Times New Roman"/>
          <w:sz w:val="24"/>
          <w:szCs w:val="24"/>
          <w:lang w:val="en-US"/>
        </w:rPr>
        <w:fldChar w:fldCharType="begin" w:fldLock="1"/>
      </w:r>
      <w:r w:rsidR="0005289C" w:rsidRPr="000C72C4">
        <w:rPr>
          <w:rFonts w:ascii="Times New Roman" w:hAnsi="Times New Roman" w:cs="Times New Roman"/>
          <w:sz w:val="24"/>
          <w:szCs w:val="24"/>
          <w:lang w:val="en-US"/>
        </w:rPr>
        <w:instrText>ADDIN CSL_CITATION {"citationItems":[{"id":"ITEM-1","itemData":{"abstract":"Service quality is a strategy which is used by the company to maintain and to attract customers. Provide superior service for business practitioners is an important strategy since it can attract new customers. On economic class train in Surabaya the level of customer confidence is considered to be not fully trust. It is due to the occurence of train wreck which have made the users of train service feel worried when they have to use economic class. Problems always occur on ticketing when it is reviewed from service quality aspect. This research is meant to find out the influence trust, service quality factor, and facilities to the the customer of economic class train transportation service in Surabaya. This research is causal comparative research. The population is all customers of economic class train in Surabaya. The numbers of samples are 100 respondents which have been selected by using slovin formula. The data analysis technique has been carried out by using multiple linear regressions. The result of this research shows that trust gives significant and positive influence to the customer satisfaction of economic class train transportation service. Service quality gives significant and positive influence to the customer satisfaction of economic class train transportation service. Facility gives significant and positive influence to the customers satisfaction of economic class train transportation service.","author":[{"dropping-particle":"","family":"Susanti","given":"Desi","non-dropping-particle":"","parse-names":false,"suffix":""},{"dropping-particle":"","family":"Wahyuni","given":"Dewi Urip","non-dropping-particle":"","parse-names":false,"suffix":""}],"container-title":"Jurnal Ilmu dan Riset Manajemen","id":"ITEM-1","issue":"5","issued":{"date-parts":[["2017"]]},"page":"1-19","title":"Pengaruh Faktor Kepercayaan, Kualitas Layanan, Dan Fasilitas Terhadap Kepuasan Pelanggan Kereta Api","type":"article-journal","volume":"6"},"uris":["http://www.mendeley.com/documents/?uuid=0cfaef02-c12d-4480-a7a8-4827d024a6b3"]}],"mendeley":{"formattedCitation":"(Susanti &amp; Wahyuni, 2017)","plainTextFormattedCitation":"(Susanti &amp; Wahyuni, 2017)","previouslyFormattedCitation":"(Susanti &amp; Wahyuni, 2017)"},"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05289C" w:rsidRPr="000C72C4">
        <w:rPr>
          <w:rFonts w:ascii="Times New Roman" w:hAnsi="Times New Roman" w:cs="Times New Roman"/>
          <w:noProof/>
          <w:sz w:val="24"/>
          <w:szCs w:val="24"/>
          <w:lang w:val="en-US"/>
        </w:rPr>
        <w:t>(Susanti &amp; Wahyuni, 2017)</w:t>
      </w:r>
      <w:r w:rsidR="006A5613" w:rsidRPr="000C72C4">
        <w:rPr>
          <w:rFonts w:ascii="Times New Roman" w:hAnsi="Times New Roman" w:cs="Times New Roman"/>
          <w:sz w:val="24"/>
          <w:szCs w:val="24"/>
          <w:lang w:val="en-US"/>
        </w:rPr>
        <w:fldChar w:fldCharType="end"/>
      </w:r>
      <w:r w:rsidR="005571A3" w:rsidRPr="000C72C4">
        <w:rPr>
          <w:rFonts w:ascii="Times New Roman" w:hAnsi="Times New Roman" w:cs="Times New Roman"/>
          <w:sz w:val="24"/>
          <w:szCs w:val="24"/>
        </w:rPr>
        <w:t>. Kepuasan pelanggan menjadi respons</w:t>
      </w:r>
      <w:r w:rsidR="0005289C" w:rsidRPr="000C72C4">
        <w:rPr>
          <w:rFonts w:ascii="Times New Roman" w:hAnsi="Times New Roman" w:cs="Times New Roman"/>
          <w:sz w:val="24"/>
          <w:szCs w:val="24"/>
        </w:rPr>
        <w:t xml:space="preserve"> pelangg</w:t>
      </w:r>
      <w:r w:rsidR="005571A3" w:rsidRPr="000C72C4">
        <w:rPr>
          <w:rFonts w:ascii="Times New Roman" w:hAnsi="Times New Roman" w:cs="Times New Roman"/>
          <w:sz w:val="24"/>
          <w:szCs w:val="24"/>
        </w:rPr>
        <w:t>an  terhadap kesesuaian antara</w:t>
      </w:r>
      <w:r w:rsidR="0005289C" w:rsidRPr="000C72C4">
        <w:rPr>
          <w:rFonts w:ascii="Times New Roman" w:hAnsi="Times New Roman" w:cs="Times New Roman"/>
          <w:sz w:val="24"/>
          <w:szCs w:val="24"/>
        </w:rPr>
        <w:t xml:space="preserve"> tingka</w:t>
      </w:r>
      <w:r w:rsidR="005571A3" w:rsidRPr="000C72C4">
        <w:rPr>
          <w:rFonts w:ascii="Times New Roman" w:hAnsi="Times New Roman" w:cs="Times New Roman"/>
          <w:sz w:val="24"/>
          <w:szCs w:val="24"/>
        </w:rPr>
        <w:t>t kepentingan</w:t>
      </w:r>
      <w:r w:rsidR="0005289C" w:rsidRPr="000C72C4">
        <w:rPr>
          <w:rFonts w:ascii="Times New Roman" w:hAnsi="Times New Roman" w:cs="Times New Roman"/>
          <w:sz w:val="24"/>
          <w:szCs w:val="24"/>
        </w:rPr>
        <w:t xml:space="preserve"> sebelumnya dan kinerja aktual yang dirasakannya setelah pemakaian. </w:t>
      </w:r>
      <w:r w:rsidR="005571A3" w:rsidRPr="000C72C4">
        <w:rPr>
          <w:rFonts w:ascii="Times New Roman" w:hAnsi="Times New Roman" w:cs="Times New Roman"/>
          <w:sz w:val="24"/>
          <w:szCs w:val="24"/>
        </w:rPr>
        <w:t>Kepuasan</w:t>
      </w:r>
      <w:r w:rsidR="0005289C" w:rsidRPr="000C72C4">
        <w:rPr>
          <w:rFonts w:ascii="Times New Roman" w:hAnsi="Times New Roman" w:cs="Times New Roman"/>
          <w:sz w:val="24"/>
          <w:szCs w:val="24"/>
        </w:rPr>
        <w:t xml:space="preserve"> pelanggan diperlukan untuk meningkatkan  kualitas  produk  yang berfokus  pada  pelanggan. Cara meningkatkan kepuasan pelanggan, kualitas pro</w:t>
      </w:r>
      <w:r w:rsidR="005571A3" w:rsidRPr="000C72C4">
        <w:rPr>
          <w:rFonts w:ascii="Times New Roman" w:hAnsi="Times New Roman" w:cs="Times New Roman"/>
          <w:sz w:val="24"/>
          <w:szCs w:val="24"/>
        </w:rPr>
        <w:t>duk  menjadi konsep pemasaran</w:t>
      </w:r>
      <w:r w:rsidR="0005289C" w:rsidRPr="000C72C4">
        <w:rPr>
          <w:rFonts w:ascii="Times New Roman" w:hAnsi="Times New Roman" w:cs="Times New Roman"/>
          <w:sz w:val="24"/>
          <w:szCs w:val="24"/>
        </w:rPr>
        <w:t xml:space="preserve"> yang selama ini banyak dilakukan perusahaan, akhirnya kualitas produk menjadi faktor  keunggulan  daya  saing perusahaan </w:t>
      </w:r>
      <w:r w:rsidR="006A5613" w:rsidRPr="000C72C4">
        <w:rPr>
          <w:rFonts w:ascii="Times New Roman" w:hAnsi="Times New Roman" w:cs="Times New Roman"/>
          <w:sz w:val="24"/>
          <w:szCs w:val="24"/>
          <w:lang w:val="en-US"/>
        </w:rPr>
        <w:fldChar w:fldCharType="begin" w:fldLock="1"/>
      </w:r>
      <w:r w:rsidR="0005289C" w:rsidRPr="000C72C4">
        <w:rPr>
          <w:rFonts w:ascii="Times New Roman" w:hAnsi="Times New Roman" w:cs="Times New Roman"/>
          <w:sz w:val="24"/>
          <w:szCs w:val="24"/>
          <w:lang w:val="en-US"/>
        </w:rPr>
        <w:instrText>ADDIN CSL_CITATION {"citationItems":[{"id":"ITEM-1","itemData":{"abstract":"The purpose of this study was to analize the impact of product quality indicators on the satisfaction of customers. Primary data was obtained from customers of aqua in Transmart Carrefour Kalimalang, Jakarta Timur through admission filling of questionnaire by using scale of Likert. In this study is used purposive sampling method. Data analysis technique used in this study is simple and multiple linear regression. The results of this study indicated that performance, reliability, conformance, and durability positively and significant influenced the satisfaction of customers. The conclution of this study is that conformance was dominant than the other product quality indicators in influencing the satisfaction of customers. Keywords:","author":[{"dropping-particle":"","family":"Razak","given":"Ismail","non-dropping-particle":"","parse-names":false,"suffix":""}],"container-title":"Jurnal Manajemen Bisnis Krisnadwipayana","id":"ITEM-1","issue":"2","issued":{"date-parts":[["2019"]]},"page":"7-8","title":"Pengaruh Kualitas Produk terhadap Kepuasan Pelanggan","type":"article-journal","volume":"7"},"uris":["http://www.mendeley.com/documents/?uuid=f2cfaf71-f95c-4786-9a23-6cd18455c5d3"]}],"mendeley":{"formattedCitation":"(Razak, 2019)","plainTextFormattedCitation":"(Razak, 2019)","previouslyFormattedCitation":"(Razak, 2019)"},"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05289C" w:rsidRPr="000C72C4">
        <w:rPr>
          <w:rFonts w:ascii="Times New Roman" w:hAnsi="Times New Roman" w:cs="Times New Roman"/>
          <w:noProof/>
          <w:sz w:val="24"/>
          <w:szCs w:val="24"/>
          <w:lang w:val="en-US"/>
        </w:rPr>
        <w:t>(Razak, 2019)</w:t>
      </w:r>
      <w:r w:rsidR="006A5613" w:rsidRPr="000C72C4">
        <w:rPr>
          <w:rFonts w:ascii="Times New Roman" w:hAnsi="Times New Roman" w:cs="Times New Roman"/>
          <w:sz w:val="24"/>
          <w:szCs w:val="24"/>
          <w:lang w:val="en-US"/>
        </w:rPr>
        <w:fldChar w:fldCharType="end"/>
      </w:r>
      <w:r w:rsidR="0005289C" w:rsidRPr="000C72C4">
        <w:rPr>
          <w:rFonts w:ascii="Times New Roman" w:hAnsi="Times New Roman" w:cs="Times New Roman"/>
          <w:sz w:val="24"/>
          <w:szCs w:val="24"/>
        </w:rPr>
        <w:t xml:space="preserve">. </w:t>
      </w:r>
    </w:p>
    <w:p w:rsidR="000207B1" w:rsidRPr="000C72C4" w:rsidRDefault="000207B1" w:rsidP="000207B1">
      <w:pPr>
        <w:spacing w:after="0" w:line="480" w:lineRule="auto"/>
        <w:ind w:left="851" w:firstLine="708"/>
        <w:jc w:val="both"/>
        <w:rPr>
          <w:rFonts w:ascii="Times New Roman" w:hAnsi="Times New Roman" w:cs="Times New Roman"/>
          <w:sz w:val="24"/>
          <w:szCs w:val="24"/>
        </w:rPr>
      </w:pPr>
    </w:p>
    <w:p w:rsidR="000207B1" w:rsidRPr="000C72C4" w:rsidRDefault="000207B1" w:rsidP="000207B1">
      <w:pPr>
        <w:spacing w:after="0" w:line="480" w:lineRule="auto"/>
        <w:ind w:left="851" w:firstLine="708"/>
        <w:jc w:val="both"/>
        <w:rPr>
          <w:rFonts w:ascii="Times New Roman" w:hAnsi="Times New Roman" w:cs="Times New Roman"/>
          <w:sz w:val="24"/>
          <w:szCs w:val="24"/>
        </w:rPr>
      </w:pPr>
    </w:p>
    <w:p w:rsidR="000207B1" w:rsidRPr="000C72C4" w:rsidRDefault="000207B1" w:rsidP="000207B1">
      <w:pPr>
        <w:spacing w:after="0" w:line="480" w:lineRule="auto"/>
        <w:ind w:left="851" w:firstLine="708"/>
        <w:jc w:val="both"/>
        <w:rPr>
          <w:rFonts w:ascii="Times New Roman" w:hAnsi="Times New Roman" w:cs="Times New Roman"/>
          <w:sz w:val="24"/>
          <w:szCs w:val="24"/>
        </w:rPr>
      </w:pPr>
    </w:p>
    <w:p w:rsidR="000207B1" w:rsidRPr="000C72C4" w:rsidRDefault="000207B1" w:rsidP="000207B1">
      <w:pPr>
        <w:spacing w:after="0" w:line="480" w:lineRule="auto"/>
        <w:ind w:left="851" w:firstLine="708"/>
        <w:jc w:val="both"/>
        <w:rPr>
          <w:rFonts w:ascii="Times New Roman" w:hAnsi="Times New Roman" w:cs="Times New Roman"/>
          <w:sz w:val="24"/>
          <w:szCs w:val="24"/>
        </w:rPr>
      </w:pPr>
    </w:p>
    <w:p w:rsidR="0005289C" w:rsidRPr="000C72C4" w:rsidRDefault="0005289C" w:rsidP="005A5D4D">
      <w:pPr>
        <w:pStyle w:val="ListParagraph"/>
        <w:numPr>
          <w:ilvl w:val="0"/>
          <w:numId w:val="7"/>
        </w:numPr>
        <w:spacing w:after="0" w:line="480" w:lineRule="auto"/>
        <w:ind w:left="851"/>
        <w:jc w:val="both"/>
        <w:rPr>
          <w:rFonts w:ascii="Times New Roman" w:hAnsi="Times New Roman" w:cs="Times New Roman"/>
          <w:b/>
          <w:sz w:val="24"/>
          <w:szCs w:val="24"/>
        </w:rPr>
      </w:pPr>
      <w:r w:rsidRPr="000C72C4">
        <w:rPr>
          <w:rFonts w:ascii="Times New Roman" w:hAnsi="Times New Roman" w:cs="Times New Roman"/>
          <w:b/>
          <w:sz w:val="24"/>
          <w:szCs w:val="24"/>
        </w:rPr>
        <w:lastRenderedPageBreak/>
        <w:t xml:space="preserve">Indikator kepuasan pelanggan   </w:t>
      </w:r>
    </w:p>
    <w:p w:rsidR="0005289C" w:rsidRPr="000C72C4" w:rsidRDefault="0005289C" w:rsidP="00D72751">
      <w:pPr>
        <w:spacing w:after="0" w:line="480" w:lineRule="auto"/>
        <w:ind w:firstLine="993"/>
        <w:jc w:val="both"/>
        <w:rPr>
          <w:rFonts w:ascii="Times New Roman" w:hAnsi="Times New Roman" w:cs="Times New Roman"/>
          <w:sz w:val="24"/>
          <w:szCs w:val="24"/>
        </w:rPr>
      </w:pPr>
      <w:r w:rsidRPr="000C72C4">
        <w:rPr>
          <w:rFonts w:ascii="Times New Roman" w:hAnsi="Times New Roman" w:cs="Times New Roman"/>
          <w:sz w:val="24"/>
          <w:szCs w:val="24"/>
        </w:rPr>
        <w:t xml:space="preserve">Ada  enam  indikator kepuasan pelanggan  </w:t>
      </w:r>
      <w:r w:rsidR="006A5613" w:rsidRPr="000C72C4">
        <w:rPr>
          <w:rFonts w:ascii="Times New Roman" w:hAnsi="Times New Roman" w:cs="Times New Roman"/>
          <w:sz w:val="24"/>
          <w:szCs w:val="24"/>
        </w:rPr>
        <w:fldChar w:fldCharType="begin" w:fldLock="1"/>
      </w:r>
      <w:r w:rsidRPr="000C72C4">
        <w:rPr>
          <w:rFonts w:ascii="Times New Roman" w:hAnsi="Times New Roman" w:cs="Times New Roman"/>
          <w:sz w:val="24"/>
          <w:szCs w:val="24"/>
        </w:rPr>
        <w:instrText>ADDIN CSL_CITATION {"citationItems":[{"id":"ITEM-1","itemData":{"DOI":"10.35137/jmbk.v7i1.248","ISSN":"2338-4794","abstract":"This research is intended to examine the effect of price and product quality on customer satisfaction both partially and simultaneously at PT Sophie Paris Indonesia, Pondok Gede branch. The research method used is descriptive and verification research methods. Data was collected using the questionnaire method, and data analysis used was multiple linear regression analysis. The results showed that price, product quality and customer satisfaction.","author":[{"dropping-particle":"","family":"Widyastuti","given":"Tri","non-dropping-particle":"","parse-names":false,"suffix":""}],"container-title":"Jurnal Manajemen Bisnis Krisnadwipayana","id":"ITEM-1","issue":"1","issued":{"date-parts":[["2019"]]},"page":"233-240","title":"Pengaruh Harga Dan Kualitas Produk Terhadap Kepuasan Pelanggan Tempe","type":"article-journal","volume":"7"},"uris":["http://www.mendeley.com/documents/?uuid=23a93fc9-bffd-4bf2-b81c-d3eebe66319e"]}],"mendeley":{"formattedCitation":"(Widyastuti, 2019)","plainTextFormattedCitation":"(Widyastuti, 2019)","previouslyFormattedCitation":"(Widyastuti, 2019)"},"properties":{"noteIndex":0},"schema":"https://github.com/citation-style-language/schema/raw/master/csl-citation.json"}</w:instrText>
      </w:r>
      <w:r w:rsidR="006A5613" w:rsidRPr="000C72C4">
        <w:rPr>
          <w:rFonts w:ascii="Times New Roman" w:hAnsi="Times New Roman" w:cs="Times New Roman"/>
          <w:sz w:val="24"/>
          <w:szCs w:val="24"/>
        </w:rPr>
        <w:fldChar w:fldCharType="separate"/>
      </w:r>
      <w:r w:rsidRPr="000C72C4">
        <w:rPr>
          <w:rFonts w:ascii="Times New Roman" w:hAnsi="Times New Roman" w:cs="Times New Roman"/>
          <w:noProof/>
          <w:sz w:val="24"/>
          <w:szCs w:val="24"/>
        </w:rPr>
        <w:t>(Widyastuti, 2019)</w:t>
      </w:r>
      <w:r w:rsidR="006A5613" w:rsidRPr="000C72C4">
        <w:rPr>
          <w:rFonts w:ascii="Times New Roman" w:hAnsi="Times New Roman" w:cs="Times New Roman"/>
          <w:sz w:val="24"/>
          <w:szCs w:val="24"/>
        </w:rPr>
        <w:fldChar w:fldCharType="end"/>
      </w:r>
      <w:r w:rsidRPr="000C72C4">
        <w:rPr>
          <w:rFonts w:ascii="Times New Roman" w:hAnsi="Times New Roman" w:cs="Times New Roman"/>
          <w:sz w:val="24"/>
          <w:szCs w:val="24"/>
        </w:rPr>
        <w:t xml:space="preserve">, yaitu: </w:t>
      </w:r>
    </w:p>
    <w:p w:rsidR="0005289C" w:rsidRPr="000C72C4" w:rsidRDefault="0005289C" w:rsidP="005A5D4D">
      <w:pPr>
        <w:pStyle w:val="ListParagraph"/>
        <w:numPr>
          <w:ilvl w:val="0"/>
          <w:numId w:val="17"/>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Kepuasan</w:t>
      </w:r>
      <w:r w:rsidR="005571A3" w:rsidRPr="000C72C4">
        <w:rPr>
          <w:rFonts w:ascii="Times New Roman" w:hAnsi="Times New Roman" w:cs="Times New Roman"/>
          <w:sz w:val="24"/>
          <w:szCs w:val="24"/>
        </w:rPr>
        <w:t xml:space="preserve">  pelanggan keseluruhan, yaitu</w:t>
      </w:r>
      <w:r w:rsidRPr="000C72C4">
        <w:rPr>
          <w:rFonts w:ascii="Times New Roman" w:hAnsi="Times New Roman" w:cs="Times New Roman"/>
          <w:sz w:val="24"/>
          <w:szCs w:val="24"/>
        </w:rPr>
        <w:t xml:space="preserve"> kepuasan  pelanggan  diukur berdasarkan  produk  dan membandingkan  dengan  produk pesaing;</w:t>
      </w:r>
    </w:p>
    <w:p w:rsidR="0005289C" w:rsidRPr="000C72C4" w:rsidRDefault="005571A3" w:rsidP="005A5D4D">
      <w:pPr>
        <w:pStyle w:val="ListParagraph"/>
        <w:numPr>
          <w:ilvl w:val="0"/>
          <w:numId w:val="17"/>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Penilaian pelanggan, yaitu</w:t>
      </w:r>
      <w:r w:rsidR="0005289C" w:rsidRPr="000C72C4">
        <w:rPr>
          <w:rFonts w:ascii="Times New Roman" w:hAnsi="Times New Roman" w:cs="Times New Roman"/>
          <w:sz w:val="24"/>
          <w:szCs w:val="24"/>
        </w:rPr>
        <w:t xml:space="preserve"> pelanggan memberikan nilai terhadap produk dan produk pesaing;</w:t>
      </w:r>
    </w:p>
    <w:p w:rsidR="0005289C" w:rsidRPr="000C72C4" w:rsidRDefault="005476EE" w:rsidP="005A5D4D">
      <w:pPr>
        <w:pStyle w:val="ListParagraph"/>
        <w:numPr>
          <w:ilvl w:val="0"/>
          <w:numId w:val="17"/>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Konfirmasi harapan,</w:t>
      </w:r>
      <w:r w:rsidR="0005289C" w:rsidRPr="000C72C4">
        <w:rPr>
          <w:rFonts w:ascii="Times New Roman" w:hAnsi="Times New Roman" w:cs="Times New Roman"/>
          <w:sz w:val="24"/>
          <w:szCs w:val="24"/>
        </w:rPr>
        <w:t xml:space="preserve"> ya</w:t>
      </w:r>
      <w:r w:rsidR="00806542" w:rsidRPr="000C72C4">
        <w:rPr>
          <w:rFonts w:ascii="Times New Roman" w:hAnsi="Times New Roman" w:cs="Times New Roman"/>
          <w:sz w:val="24"/>
          <w:szCs w:val="24"/>
        </w:rPr>
        <w:t xml:space="preserve">itu kesesuaian/ketidaksesuaian </w:t>
      </w:r>
      <w:r w:rsidR="0005289C" w:rsidRPr="000C72C4">
        <w:rPr>
          <w:rFonts w:ascii="Times New Roman" w:hAnsi="Times New Roman" w:cs="Times New Roman"/>
          <w:sz w:val="24"/>
          <w:szCs w:val="24"/>
        </w:rPr>
        <w:t>pelanggan antara  harapan  dan  kinerja  aktual produk;</w:t>
      </w:r>
    </w:p>
    <w:p w:rsidR="0005289C" w:rsidRPr="000C72C4" w:rsidRDefault="00806542" w:rsidP="005A5D4D">
      <w:pPr>
        <w:pStyle w:val="ListParagraph"/>
        <w:numPr>
          <w:ilvl w:val="0"/>
          <w:numId w:val="17"/>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Minat pembelian ulang, yaitu</w:t>
      </w:r>
      <w:r w:rsidR="0005289C" w:rsidRPr="000C72C4">
        <w:rPr>
          <w:rFonts w:ascii="Times New Roman" w:hAnsi="Times New Roman" w:cs="Times New Roman"/>
          <w:sz w:val="24"/>
          <w:szCs w:val="24"/>
        </w:rPr>
        <w:t xml:space="preserve"> prilaku pelanggan  dalam  berbelanja  dan menggunakan produk kembali;</w:t>
      </w:r>
    </w:p>
    <w:p w:rsidR="0005289C" w:rsidRPr="000C72C4" w:rsidRDefault="005476EE" w:rsidP="005A5D4D">
      <w:pPr>
        <w:pStyle w:val="ListParagraph"/>
        <w:numPr>
          <w:ilvl w:val="0"/>
          <w:numId w:val="17"/>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Kesediaan untuk merekomendasi, yaitu</w:t>
      </w:r>
      <w:r w:rsidR="0005289C" w:rsidRPr="000C72C4">
        <w:rPr>
          <w:rFonts w:ascii="Times New Roman" w:hAnsi="Times New Roman" w:cs="Times New Roman"/>
          <w:sz w:val="24"/>
          <w:szCs w:val="24"/>
        </w:rPr>
        <w:t xml:space="preserve"> keinginan  pelanggan  untuk memberikan  rekomendasi  produk kepada teman atau keluarga; dan</w:t>
      </w:r>
    </w:p>
    <w:p w:rsidR="0005289C" w:rsidRPr="000C72C4" w:rsidRDefault="00806542" w:rsidP="005A5D4D">
      <w:pPr>
        <w:pStyle w:val="ListParagraph"/>
        <w:numPr>
          <w:ilvl w:val="0"/>
          <w:numId w:val="17"/>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Ketidakpuasan pelanggan,</w:t>
      </w:r>
      <w:r w:rsidR="0005289C" w:rsidRPr="000C72C4">
        <w:rPr>
          <w:rFonts w:ascii="Times New Roman" w:hAnsi="Times New Roman" w:cs="Times New Roman"/>
          <w:sz w:val="24"/>
          <w:szCs w:val="24"/>
        </w:rPr>
        <w:t xml:space="preserve"> meliputi komplain, retur, dan konsumen beralih ke pesaing lain.</w:t>
      </w:r>
    </w:p>
    <w:p w:rsidR="0005289C" w:rsidRPr="000C72C4" w:rsidRDefault="0005289C" w:rsidP="005A5D4D">
      <w:pPr>
        <w:pStyle w:val="ListParagraph"/>
        <w:numPr>
          <w:ilvl w:val="0"/>
          <w:numId w:val="7"/>
        </w:numPr>
        <w:spacing w:after="0" w:line="480" w:lineRule="auto"/>
        <w:ind w:left="851"/>
        <w:jc w:val="both"/>
        <w:rPr>
          <w:rFonts w:ascii="Times New Roman" w:hAnsi="Times New Roman" w:cs="Times New Roman"/>
          <w:b/>
          <w:sz w:val="24"/>
          <w:szCs w:val="24"/>
        </w:rPr>
      </w:pPr>
      <w:r w:rsidRPr="000C72C4">
        <w:rPr>
          <w:rFonts w:ascii="Times New Roman" w:hAnsi="Times New Roman" w:cs="Times New Roman"/>
          <w:b/>
          <w:sz w:val="24"/>
          <w:szCs w:val="24"/>
        </w:rPr>
        <w:t>Faktor-Faktor Kepuasan Pelanggan</w:t>
      </w:r>
    </w:p>
    <w:p w:rsidR="0005289C" w:rsidRPr="000C72C4" w:rsidRDefault="0005289C" w:rsidP="00D72751">
      <w:pPr>
        <w:spacing w:after="0" w:line="480" w:lineRule="auto"/>
        <w:ind w:left="990" w:firstLine="450"/>
        <w:jc w:val="both"/>
        <w:rPr>
          <w:rFonts w:ascii="Times New Roman" w:hAnsi="Times New Roman" w:cs="Times New Roman"/>
          <w:sz w:val="24"/>
          <w:szCs w:val="24"/>
        </w:rPr>
      </w:pPr>
      <w:r w:rsidRPr="000C72C4">
        <w:rPr>
          <w:rFonts w:ascii="Times New Roman" w:hAnsi="Times New Roman" w:cs="Times New Roman"/>
          <w:sz w:val="24"/>
          <w:szCs w:val="24"/>
        </w:rPr>
        <w:t>Faktor yang dapat mempengaruhi kepuasan pelanggan</w:t>
      </w:r>
      <w:r w:rsidR="00894237">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DOI":"10.35137/jmbk.v7i1.248","ISSN":"2338-4794","abstract":"This research is intended to examine the effect of price and product quality on customer satisfaction both partially and simultaneously at PT Sophie Paris Indonesia, Pondok Gede branch. The research method used is descriptive and verification research methods. Data was collected using the questionnaire method, and data analysis used was multiple linear regression analysis. The results showed that price, product quality and customer satisfaction.","author":[{"dropping-particle":"","family":"Widyastuti","given":"Tri","non-dropping-particle":"","parse-names":false,"suffix":""}],"container-title":"Jurnal Manajemen Bisnis Krisnadwipayana","id":"ITEM-1","issue":"1","issued":{"date-parts":[["2019"]]},"page":"233-240","title":"Pengaruh Harga Dan Kualitas Produk Terhadap Kepuasan Pelanggan Tempe","type":"article-journal","volume":"7"},"uris":["http://www.mendeley.com/documents/?uuid=23a93fc9-bffd-4bf2-b81c-d3eebe66319e"]}],"mendeley":{"formattedCitation":"(Widyastuti, 2019)","plainTextFormattedCitation":"(Widyastuti, 2019)","previouslyFormattedCitation":"(Widyastuti, 2019)"},"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Widyastuti, 2019)</w:t>
      </w:r>
      <w:r w:rsidR="006A5613"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rPr>
        <w:t>, sebagai berikut:</w:t>
      </w:r>
    </w:p>
    <w:p w:rsidR="0005289C" w:rsidRPr="000C72C4" w:rsidRDefault="0005289C" w:rsidP="005A5D4D">
      <w:pPr>
        <w:pStyle w:val="ListParagraph"/>
        <w:numPr>
          <w:ilvl w:val="0"/>
          <w:numId w:val="8"/>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 xml:space="preserve">Kualitas Produk, baik secara langsung atau tidak akan mempengaruhi tingkat kepuasan  pelanggan,  dan  bila  hal </w:t>
      </w:r>
      <w:r w:rsidR="005476EE" w:rsidRPr="000C72C4">
        <w:rPr>
          <w:rFonts w:ascii="Times New Roman" w:hAnsi="Times New Roman" w:cs="Times New Roman"/>
          <w:sz w:val="24"/>
          <w:szCs w:val="24"/>
        </w:rPr>
        <w:t>tersebut berlangsung secara terus menerus</w:t>
      </w:r>
      <w:r w:rsidRPr="000C72C4">
        <w:rPr>
          <w:rFonts w:ascii="Times New Roman" w:hAnsi="Times New Roman" w:cs="Times New Roman"/>
          <w:sz w:val="24"/>
          <w:szCs w:val="24"/>
        </w:rPr>
        <w:t xml:space="preserve"> akan  mengakibatkan pelanggan  yang  selalu  setia  membeli atau </w:t>
      </w:r>
      <w:r w:rsidRPr="000C72C4">
        <w:rPr>
          <w:rFonts w:ascii="Times New Roman" w:hAnsi="Times New Roman" w:cs="Times New Roman"/>
          <w:sz w:val="24"/>
          <w:szCs w:val="24"/>
        </w:rPr>
        <w:lastRenderedPageBreak/>
        <w:t>menggunakan produk tersebut dan disebut loyalitas pelanggan</w:t>
      </w:r>
      <w:r w:rsidR="005476EE" w:rsidRPr="000C72C4">
        <w:rPr>
          <w:rFonts w:ascii="Times New Roman" w:hAnsi="Times New Roman" w:cs="Times New Roman"/>
          <w:sz w:val="24"/>
          <w:szCs w:val="24"/>
        </w:rPr>
        <w:t>.</w:t>
      </w:r>
    </w:p>
    <w:p w:rsidR="0005289C" w:rsidRPr="000C72C4" w:rsidRDefault="0005289C" w:rsidP="005A5D4D">
      <w:pPr>
        <w:pStyle w:val="ListParagraph"/>
        <w:numPr>
          <w:ilvl w:val="0"/>
          <w:numId w:val="8"/>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Kualitas  Pelayanan,  selain  kualitas produk  ada  hal  lain  yang mempengaruhi  loyalitas yaitu  kualitas layanan</w:t>
      </w:r>
      <w:r w:rsidR="005476EE" w:rsidRPr="000C72C4">
        <w:rPr>
          <w:rFonts w:ascii="Times New Roman" w:hAnsi="Times New Roman" w:cs="Times New Roman"/>
          <w:sz w:val="24"/>
          <w:szCs w:val="24"/>
        </w:rPr>
        <w:t>.</w:t>
      </w:r>
    </w:p>
    <w:p w:rsidR="0005289C" w:rsidRPr="000C72C4" w:rsidRDefault="0005289C" w:rsidP="005A5D4D">
      <w:pPr>
        <w:pStyle w:val="ListParagraph"/>
        <w:numPr>
          <w:ilvl w:val="0"/>
          <w:numId w:val="8"/>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Emosional, yaitu keyakinan penjual itu sendiri  agar  lebih  maju  dalam usahanya.</w:t>
      </w:r>
    </w:p>
    <w:p w:rsidR="0005289C" w:rsidRPr="000C72C4" w:rsidRDefault="0005289C" w:rsidP="005A5D4D">
      <w:pPr>
        <w:pStyle w:val="ListParagraph"/>
        <w:numPr>
          <w:ilvl w:val="0"/>
          <w:numId w:val="8"/>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Harga,  sudah  pasti  orang menginginkan  barang  yang  bagus dengan  harga  yang  lebih  murah  atau bersaing,  jadi  harga  disini  lebih diartikan  sebagai  akibat  atau  dengan kata  lain  harga  yang  tinggi  adalah akibat  kualitas  produk  tersebut  yang bagus,  atau  harga  yang  tinggi  sebagai akibat  dari  kualitas  pelayanan  yang bagus.</w:t>
      </w:r>
    </w:p>
    <w:p w:rsidR="0005289C" w:rsidRPr="000C72C4" w:rsidRDefault="0005289C" w:rsidP="005A5D4D">
      <w:pPr>
        <w:pStyle w:val="ListParagraph"/>
        <w:numPr>
          <w:ilvl w:val="0"/>
          <w:numId w:val="8"/>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Biaya, orang berfikir bahwa perusahaan yang berani  mengeluarkan biaya yang banyak dalam sebuah promosi atau produk pasti produk yang akan dihasilkan akan bagus dan berkualitas, sehingga  pelanggan  lebih loyal terhadap produk tersebut.</w:t>
      </w:r>
    </w:p>
    <w:p w:rsidR="008642D9" w:rsidRPr="000C72C4" w:rsidRDefault="008642D9" w:rsidP="005A5D4D">
      <w:pPr>
        <w:pStyle w:val="ListParagraph"/>
        <w:numPr>
          <w:ilvl w:val="0"/>
          <w:numId w:val="6"/>
        </w:numPr>
        <w:spacing w:after="0" w:line="480" w:lineRule="auto"/>
        <w:jc w:val="both"/>
        <w:rPr>
          <w:rFonts w:ascii="Times New Roman" w:hAnsi="Times New Roman" w:cs="Times New Roman"/>
          <w:b/>
          <w:vanish/>
          <w:sz w:val="24"/>
          <w:szCs w:val="24"/>
        </w:rPr>
      </w:pPr>
    </w:p>
    <w:p w:rsidR="008642D9" w:rsidRPr="000C72C4" w:rsidRDefault="008642D9" w:rsidP="005A5D4D">
      <w:pPr>
        <w:pStyle w:val="ListParagraph"/>
        <w:numPr>
          <w:ilvl w:val="0"/>
          <w:numId w:val="6"/>
        </w:numPr>
        <w:spacing w:after="0" w:line="480" w:lineRule="auto"/>
        <w:jc w:val="both"/>
        <w:rPr>
          <w:rFonts w:ascii="Times New Roman" w:hAnsi="Times New Roman" w:cs="Times New Roman"/>
          <w:b/>
          <w:vanish/>
          <w:sz w:val="24"/>
          <w:szCs w:val="24"/>
        </w:rPr>
      </w:pPr>
    </w:p>
    <w:p w:rsidR="0005289C" w:rsidRPr="000C72C4" w:rsidRDefault="0005289C" w:rsidP="005A5D4D">
      <w:pPr>
        <w:pStyle w:val="ListParagraph"/>
        <w:numPr>
          <w:ilvl w:val="0"/>
          <w:numId w:val="6"/>
        </w:numPr>
        <w:spacing w:after="0" w:line="480" w:lineRule="auto"/>
        <w:jc w:val="both"/>
        <w:rPr>
          <w:rFonts w:ascii="Times New Roman" w:hAnsi="Times New Roman" w:cs="Times New Roman"/>
          <w:b/>
          <w:sz w:val="24"/>
          <w:szCs w:val="24"/>
        </w:rPr>
      </w:pPr>
      <w:r w:rsidRPr="000C72C4">
        <w:rPr>
          <w:rFonts w:ascii="Times New Roman" w:hAnsi="Times New Roman" w:cs="Times New Roman"/>
          <w:b/>
          <w:sz w:val="24"/>
          <w:szCs w:val="24"/>
        </w:rPr>
        <w:t>Kualitas Produk</w:t>
      </w:r>
    </w:p>
    <w:p w:rsidR="0005289C" w:rsidRPr="000C72C4" w:rsidRDefault="0005289C" w:rsidP="005A5D4D">
      <w:pPr>
        <w:pStyle w:val="ListParagraph"/>
        <w:numPr>
          <w:ilvl w:val="0"/>
          <w:numId w:val="9"/>
        </w:numPr>
        <w:spacing w:after="0" w:line="480" w:lineRule="auto"/>
        <w:ind w:left="851"/>
        <w:jc w:val="both"/>
        <w:rPr>
          <w:rFonts w:ascii="Times New Roman" w:hAnsi="Times New Roman" w:cs="Times New Roman"/>
          <w:b/>
          <w:sz w:val="24"/>
          <w:szCs w:val="24"/>
        </w:rPr>
      </w:pPr>
      <w:r w:rsidRPr="000C72C4">
        <w:rPr>
          <w:rFonts w:ascii="Times New Roman" w:hAnsi="Times New Roman" w:cs="Times New Roman"/>
          <w:b/>
          <w:sz w:val="24"/>
          <w:szCs w:val="24"/>
        </w:rPr>
        <w:t>Pengertian Kualitas Produk</w:t>
      </w:r>
    </w:p>
    <w:p w:rsidR="0005289C" w:rsidRPr="000C72C4" w:rsidRDefault="0005289C" w:rsidP="000207B1">
      <w:pPr>
        <w:spacing w:after="0" w:line="480" w:lineRule="auto"/>
        <w:ind w:left="851" w:firstLine="711"/>
        <w:jc w:val="both"/>
        <w:rPr>
          <w:rFonts w:ascii="Times New Roman" w:hAnsi="Times New Roman" w:cs="Times New Roman"/>
          <w:sz w:val="24"/>
          <w:szCs w:val="24"/>
          <w:lang w:val="en-US"/>
        </w:rPr>
      </w:pPr>
      <w:r w:rsidRPr="000C72C4">
        <w:rPr>
          <w:rFonts w:ascii="Times New Roman" w:hAnsi="Times New Roman" w:cs="Times New Roman"/>
          <w:sz w:val="24"/>
          <w:szCs w:val="24"/>
        </w:rPr>
        <w:t>Kotler  dan  Keller  (2012 : 121)  meny</w:t>
      </w:r>
      <w:r w:rsidR="005476EE" w:rsidRPr="000C72C4">
        <w:rPr>
          <w:rFonts w:ascii="Times New Roman" w:hAnsi="Times New Roman" w:cs="Times New Roman"/>
          <w:sz w:val="24"/>
          <w:szCs w:val="24"/>
        </w:rPr>
        <w:t>atakan  bahwa  kualitas  produk</w:t>
      </w:r>
      <w:r w:rsidRPr="000C72C4">
        <w:rPr>
          <w:rFonts w:ascii="Times New Roman" w:hAnsi="Times New Roman" w:cs="Times New Roman"/>
          <w:sz w:val="24"/>
          <w:szCs w:val="24"/>
        </w:rPr>
        <w:t xml:space="preserve"> adalah kemampuan suatu produk untuk melaksanakan fungsinya, meliputi daya tahan, keandalan,  ketepatan,  kemudahan  operasi  dan  perbaikan  serta  atribut  bernilai lainnya. Kualitas produk merupakan hal </w:t>
      </w:r>
      <w:r w:rsidRPr="000C72C4">
        <w:rPr>
          <w:rFonts w:ascii="Times New Roman" w:hAnsi="Times New Roman" w:cs="Times New Roman"/>
          <w:sz w:val="24"/>
          <w:szCs w:val="24"/>
        </w:rPr>
        <w:lastRenderedPageBreak/>
        <w:t>penting yang harus diusahakan oleh setiap perusahaan jika  ingin  yang  dih</w:t>
      </w:r>
      <w:r w:rsidR="00E96E73" w:rsidRPr="000C72C4">
        <w:rPr>
          <w:rFonts w:ascii="Times New Roman" w:hAnsi="Times New Roman" w:cs="Times New Roman"/>
          <w:sz w:val="24"/>
          <w:szCs w:val="24"/>
        </w:rPr>
        <w:t>asilkan</w:t>
      </w:r>
      <w:r w:rsidRPr="000C72C4">
        <w:rPr>
          <w:rFonts w:ascii="Times New Roman" w:hAnsi="Times New Roman" w:cs="Times New Roman"/>
          <w:sz w:val="24"/>
          <w:szCs w:val="24"/>
        </w:rPr>
        <w:t xml:space="preserve"> dap</w:t>
      </w:r>
      <w:r w:rsidR="00E96E73" w:rsidRPr="000C72C4">
        <w:rPr>
          <w:rFonts w:ascii="Times New Roman" w:hAnsi="Times New Roman" w:cs="Times New Roman"/>
          <w:sz w:val="24"/>
          <w:szCs w:val="24"/>
        </w:rPr>
        <w:t>at</w:t>
      </w:r>
      <w:r w:rsidRPr="000C72C4">
        <w:rPr>
          <w:rFonts w:ascii="Times New Roman" w:hAnsi="Times New Roman" w:cs="Times New Roman"/>
          <w:sz w:val="24"/>
          <w:szCs w:val="24"/>
        </w:rPr>
        <w:t xml:space="preserve"> bersaing di pasar untuk memuaskan kebutuhan dan kein</w:t>
      </w:r>
      <w:r w:rsidR="005476EE" w:rsidRPr="000C72C4">
        <w:rPr>
          <w:rFonts w:ascii="Times New Roman" w:hAnsi="Times New Roman" w:cs="Times New Roman"/>
          <w:sz w:val="24"/>
          <w:szCs w:val="24"/>
        </w:rPr>
        <w:t>g</w:t>
      </w:r>
      <w:r w:rsidRPr="000C72C4">
        <w:rPr>
          <w:rFonts w:ascii="Times New Roman" w:hAnsi="Times New Roman" w:cs="Times New Roman"/>
          <w:sz w:val="24"/>
          <w:szCs w:val="24"/>
        </w:rPr>
        <w:t>inan konsumen. Kualitas produk (Supriyadi dkk</w:t>
      </w:r>
      <w:r w:rsidRPr="000C72C4">
        <w:rPr>
          <w:rFonts w:ascii="Times New Roman" w:hAnsi="Times New Roman" w:cs="Times New Roman"/>
          <w:i/>
          <w:sz w:val="24"/>
          <w:szCs w:val="24"/>
        </w:rPr>
        <w:t>,</w:t>
      </w:r>
      <w:r w:rsidRPr="000C72C4">
        <w:rPr>
          <w:rFonts w:ascii="Times New Roman" w:hAnsi="Times New Roman" w:cs="Times New Roman"/>
          <w:sz w:val="24"/>
          <w:szCs w:val="24"/>
        </w:rPr>
        <w:t xml:space="preserve">2016:2), menyatakan segala sesuatu yang ditawarkan kepasar untuk mendapatkan perhatian, dibeli, dipergunakan dan yang dapat memuaskan keinginan atau kebutuhan. </w:t>
      </w:r>
    </w:p>
    <w:p w:rsidR="0005289C" w:rsidRPr="000C72C4" w:rsidRDefault="0005289C" w:rsidP="000207B1">
      <w:pPr>
        <w:spacing w:after="0" w:line="480" w:lineRule="auto"/>
        <w:ind w:left="851" w:firstLine="709"/>
        <w:jc w:val="both"/>
        <w:rPr>
          <w:rFonts w:ascii="Times New Roman" w:hAnsi="Times New Roman" w:cs="Times New Roman"/>
          <w:sz w:val="24"/>
          <w:szCs w:val="24"/>
        </w:rPr>
      </w:pPr>
      <w:r w:rsidRPr="000C72C4">
        <w:rPr>
          <w:rFonts w:ascii="Times New Roman" w:hAnsi="Times New Roman" w:cs="Times New Roman"/>
          <w:sz w:val="24"/>
          <w:szCs w:val="24"/>
        </w:rPr>
        <w:t xml:space="preserve">Kualitas Produk suatu hal yang perlu cukup menonjol untuk diperhatikan perusahaan  atau produsen, mengingat kualitas Produk secara tegas diidentifikasi dengan loyalitas konsumen, yang  merupakan tujuan  dari  kegiatan  pemasaran  yang dilakukan  perusahaan </w:t>
      </w:r>
      <w:r w:rsidR="006A5613"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abstract":"Potensi pasar galangan kapal dalam negeri dalam melayani industri pelayaran sebagai konsumen dan juga untuk ikut mendorong memenuhi kebutuhan armada pelayaran sangat besar, hal ini salah satunya dapat dilihat dengan tingginya kebutuhan armada angkutan laut untuk perdagangan internasional dan antarpulau di Indonesia. Persaingan antargalangan kapal juga semakin ketat, sehingga menjadi tantangan dan tuntutan bagi masing-masing galangan untuk bisa mempertahankan pelanggannya ataupun merebut pasar yang ada. Oleh karenanya diperlukan langlah-langkah strategis oleh tiap perusahaan galangan kapal untuk tetap bisa bertahan dan bersaing di dunia bisnis perkapalan. Tujuan dari penelitian ini adalah untuk mendeskripsikan dan menganalisis pengaruh antarvariabel terhadap loyalitas pelanggan PT PAL Indonesia. Penelitian ini menggunakan penelitian exsplanatori), pendekatan yang digunakan adalah kuantitatif, dengan metode statistik analisis jalur dengan menggunakan software SPSS. Populasi dalam penelitian ini adalah seluruh perusahaan pelanggan PT PAL Indonesia Persero Surabaya yang berjumlah 60 perusahaan/instansi. Hasil penelitian yang telah dilakukan secara langsung maupun tidak langsung menunjukkan positif yang berarti terdapat pengaruh yang signifikan.","author":[{"dropping-particle":"","family":"Ahmadi","given":"Anang Sudi","non-dropping-particle":"","parse-names":false,"suffix":""},{"dropping-particle":"","family":"Budiarto","given":"Wasis","non-dropping-particle":"","parse-names":false,"suffix":""},{"dropping-particle":"","family":"Indrawati","given":"Mei","non-dropping-particle":"","parse-names":false,"suffix":""}],"container-title":"Jurnal Manajerial Bisnis ISSN 2597 – 503X","id":"ITEM-1","issued":{"date-parts":[["2015"]]},"page":"34-46","title":"Pengaruh Kualitas Produk dan Kepercayaan Pelanggan terhadap Kepuasan Pelanggan pada PT. PAL Indonesia (Persero) Surabaya Melalui Keputusan Pembelian","type":"article-journal"},"uris":["http://www.mendeley.com/documents/?uuid=f119a260-b65c-4225-b973-075d38fb3a09"]}],"mendeley":{"formattedCitation":"(Ahmadi et al., 2015)","plainTextFormattedCitation":"(Ahmadi et al., 2015)","previouslyFormattedCitation":"(Ahmadi et al., 2015)"},"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 xml:space="preserve">(Ahmadi </w:t>
      </w:r>
      <w:r w:rsidR="00450EB9" w:rsidRPr="000C72C4">
        <w:rPr>
          <w:rFonts w:ascii="Times New Roman" w:hAnsi="Times New Roman" w:cs="Times New Roman"/>
          <w:noProof/>
          <w:sz w:val="24"/>
          <w:szCs w:val="24"/>
        </w:rPr>
        <w:t>dkk</w:t>
      </w:r>
      <w:r w:rsidRPr="000C72C4">
        <w:rPr>
          <w:rFonts w:ascii="Times New Roman" w:hAnsi="Times New Roman" w:cs="Times New Roman"/>
          <w:i/>
          <w:noProof/>
          <w:sz w:val="24"/>
          <w:szCs w:val="24"/>
          <w:lang w:val="en-US"/>
        </w:rPr>
        <w:t>,</w:t>
      </w:r>
      <w:r w:rsidRPr="000C72C4">
        <w:rPr>
          <w:rFonts w:ascii="Times New Roman" w:hAnsi="Times New Roman" w:cs="Times New Roman"/>
          <w:noProof/>
          <w:sz w:val="24"/>
          <w:szCs w:val="24"/>
          <w:lang w:val="en-US"/>
        </w:rPr>
        <w:t xml:space="preserve"> 2015)</w:t>
      </w:r>
      <w:r w:rsidR="006A5613"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rPr>
        <w:t>. Kualitas  yang  b</w:t>
      </w:r>
      <w:r w:rsidR="005476EE" w:rsidRPr="000C72C4">
        <w:rPr>
          <w:rFonts w:ascii="Times New Roman" w:hAnsi="Times New Roman" w:cs="Times New Roman"/>
          <w:sz w:val="24"/>
          <w:szCs w:val="24"/>
        </w:rPr>
        <w:t>aik dari</w:t>
      </w:r>
      <w:r w:rsidRPr="000C72C4">
        <w:rPr>
          <w:rFonts w:ascii="Times New Roman" w:hAnsi="Times New Roman" w:cs="Times New Roman"/>
          <w:sz w:val="24"/>
          <w:szCs w:val="24"/>
        </w:rPr>
        <w:t xml:space="preserve"> suatu  produk  akan menghasilkan k</w:t>
      </w:r>
      <w:r w:rsidR="005476EE" w:rsidRPr="000C72C4">
        <w:rPr>
          <w:rFonts w:ascii="Times New Roman" w:hAnsi="Times New Roman" w:cs="Times New Roman"/>
          <w:sz w:val="24"/>
          <w:szCs w:val="24"/>
        </w:rPr>
        <w:t>epuasan konsumen. Suatu  produk</w:t>
      </w:r>
      <w:r w:rsidRPr="000C72C4">
        <w:rPr>
          <w:rFonts w:ascii="Times New Roman" w:hAnsi="Times New Roman" w:cs="Times New Roman"/>
          <w:sz w:val="24"/>
          <w:szCs w:val="24"/>
        </w:rPr>
        <w:t xml:space="preserve"> dapat </w:t>
      </w:r>
      <w:r w:rsidR="005476EE" w:rsidRPr="000C72C4">
        <w:rPr>
          <w:rFonts w:ascii="Times New Roman" w:hAnsi="Times New Roman" w:cs="Times New Roman"/>
          <w:sz w:val="24"/>
          <w:szCs w:val="24"/>
        </w:rPr>
        <w:t>dikatakan</w:t>
      </w:r>
      <w:r w:rsidRPr="000C72C4">
        <w:rPr>
          <w:rFonts w:ascii="Times New Roman" w:hAnsi="Times New Roman" w:cs="Times New Roman"/>
          <w:sz w:val="24"/>
          <w:szCs w:val="24"/>
        </w:rPr>
        <w:t xml:space="preserve"> berkualitas  apabila  produk tersebut dapat  memenuhi  keinginan  dan  kebutuhan  sesuai  dengan yang diharapkan atau melebihi apa yang diinginkan konsumen </w:t>
      </w:r>
      <w:r w:rsidR="006A5613"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abstract":"This study aims to determine the effect of Product Quality, Price Fairness, Brand Image, and Brand Trust variables on Customer Satisfaction of Samsung brand mobile phones. This research is a correlational study with the population is all people who own and use Samsung mobile phones that meet the requirements for respondents. The sample in this study was 125 respondents. The results showed that (1). Simultaneously the Product Quality, Price Fairness, Brand Image and Brand Trust variables significantly influence Customer Satisfaction (2). Partially, Product Quality and Price Fairness variables have no significant effect on Customer Satisfaction. Whereas the Brand Image variable, Brand Trust has a significant effect on Customer Satisfaction.","author":[{"dropping-particle":"","family":"Asy'ari","given":"Hasan Abdul","non-dropping-particle":"","parse-names":false,"suffix":""},{"dropping-particle":"","family":"Karsudjono","given":"Anthonius Junianto Karsudjono2","non-dropping-particle":"","parse-names":false,"suffix":""}],"container-title":"Komunikasi Bisnis dan Manajemen","id":"ITEM-1","issue":"1","issued":{"date-parts":[["2021"]]},"page":"1-13","title":"Pengaruh Kualitas Produk, Price fairness, Citra Merek dan Kepercayaan Merek Terhadap Terhadap Kepuasan Pelanggan Handphone Merek Samsung di Banjarmasin","type":"article-journal","volume":"8"},"uris":["http://www.mendeley.com/documents/?uuid=ce8655ac-9899-472a-bcad-7f3b96a7c726"]}],"mendeley":{"formattedCitation":"(Asy’ari &amp; Karsudjono, 2021)","plainTextFormattedCitation":"(Asy’ari &amp; Karsudjono, 2021)","previouslyFormattedCitation":"(Asy’ari &amp; Karsudjono, 2021)"},"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Asy’ari &amp; Karsudjono, 2021)</w:t>
      </w:r>
      <w:r w:rsidR="006A5613"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rPr>
        <w:t>. Kualitas produk menjadi keunggulan produk yang ditawarkan perusahaan berdasarkan kecocokan dengan selera pelanggan atau adanya kesesuaian dengan kebutuhan d</w:t>
      </w:r>
      <w:r w:rsidR="008F1FDA" w:rsidRPr="000C72C4">
        <w:rPr>
          <w:rFonts w:ascii="Times New Roman" w:hAnsi="Times New Roman" w:cs="Times New Roman"/>
          <w:sz w:val="24"/>
          <w:szCs w:val="24"/>
        </w:rPr>
        <w:t>an persyaratan  pelanggan. Jika</w:t>
      </w:r>
      <w:r w:rsidRPr="000C72C4">
        <w:rPr>
          <w:rFonts w:ascii="Times New Roman" w:hAnsi="Times New Roman" w:cs="Times New Roman"/>
          <w:sz w:val="24"/>
          <w:szCs w:val="24"/>
        </w:rPr>
        <w:t xml:space="preserve"> konsumen  menginginkan</w:t>
      </w:r>
      <w:r w:rsidR="005476EE" w:rsidRPr="000C72C4">
        <w:rPr>
          <w:rFonts w:ascii="Times New Roman" w:hAnsi="Times New Roman" w:cs="Times New Roman"/>
          <w:sz w:val="24"/>
          <w:szCs w:val="24"/>
        </w:rPr>
        <w:t xml:space="preserve"> kepuasan,  maka  produk</w:t>
      </w:r>
      <w:r w:rsidRPr="000C72C4">
        <w:rPr>
          <w:rFonts w:ascii="Times New Roman" w:hAnsi="Times New Roman" w:cs="Times New Roman"/>
          <w:sz w:val="24"/>
          <w:szCs w:val="24"/>
        </w:rPr>
        <w:t xml:space="preserve"> yang </w:t>
      </w:r>
      <w:r w:rsidR="005571A3" w:rsidRPr="000C72C4">
        <w:rPr>
          <w:rFonts w:ascii="Times New Roman" w:hAnsi="Times New Roman" w:cs="Times New Roman"/>
          <w:sz w:val="24"/>
          <w:szCs w:val="24"/>
        </w:rPr>
        <w:t>diinginkan konsumen harus</w:t>
      </w:r>
      <w:r w:rsidRPr="000C72C4">
        <w:rPr>
          <w:rFonts w:ascii="Times New Roman" w:hAnsi="Times New Roman" w:cs="Times New Roman"/>
          <w:sz w:val="24"/>
          <w:szCs w:val="24"/>
        </w:rPr>
        <w:t xml:space="preserve"> berkualitas. Kualitas Produk berpengaruh positif dan signifikan terhadap kepuasan pelanggan </w:t>
      </w:r>
      <w:r w:rsidR="006A5613"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abstract":"The purpose of this study was to analize the impact of product quality indicators on the satisfaction of customers. Primary data was obtained from customers of aqua in Transmart Carrefour Kalimalang, Jakarta Timur through admission filling of questionnaire by using scale of Likert. In this study is used purposive sampling method. Data analysis technique used in this study is simple and multiple linear regression. The results of this study indicated that performance, reliability, conformance, and durability positively and significant influenced the satisfaction of customers. The conclution of this study is that conformance was dominant than the other product quality indicators in influencing the satisfaction of customers. Keywords:","author":[{"dropping-particle":"","family":"Razak","given":"Ismail","non-dropping-particle":"","parse-names":false,"suffix":""}],"container-title":"Jurnal Manajemen Bisnis Krisnadwipayana","id":"ITEM-1","issue":"2","issued":{"date-parts":[["2019"]]},"page":"7-8","title":"Pengaruh Kualitas Produk terhadap Kepuasan Pelanggan","type":"article-journal","volume":"7"},"uris":["http://www.mendeley.com/documents/?uuid=f2cfaf71-f95c-4786-9a23-6cd18455c5d3"]}],"mendeley":{"formattedCitation":"(Razak, 2019)","plainTextFormattedCitation":"(Razak, 2019)","previouslyFormattedCitation":"(Razak, 2019)"},"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Razak, 2019)</w:t>
      </w:r>
      <w:r w:rsidR="006A5613"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lang w:val="en-US"/>
        </w:rPr>
        <w:t>.</w:t>
      </w:r>
    </w:p>
    <w:p w:rsidR="000207B1" w:rsidRPr="000C72C4" w:rsidRDefault="000207B1" w:rsidP="000207B1">
      <w:pPr>
        <w:spacing w:after="0" w:line="480" w:lineRule="auto"/>
        <w:ind w:left="851" w:firstLine="709"/>
        <w:jc w:val="both"/>
        <w:rPr>
          <w:rFonts w:ascii="Times New Roman" w:hAnsi="Times New Roman" w:cs="Times New Roman"/>
          <w:sz w:val="24"/>
          <w:szCs w:val="24"/>
        </w:rPr>
      </w:pPr>
    </w:p>
    <w:p w:rsidR="000207B1" w:rsidRPr="000C72C4" w:rsidRDefault="000207B1" w:rsidP="000207B1">
      <w:pPr>
        <w:spacing w:after="0" w:line="480" w:lineRule="auto"/>
        <w:ind w:left="851" w:firstLine="709"/>
        <w:jc w:val="both"/>
        <w:rPr>
          <w:rFonts w:ascii="Times New Roman" w:hAnsi="Times New Roman" w:cs="Times New Roman"/>
          <w:sz w:val="24"/>
          <w:szCs w:val="24"/>
        </w:rPr>
      </w:pPr>
    </w:p>
    <w:p w:rsidR="0005289C" w:rsidRPr="000C72C4" w:rsidRDefault="0005289C" w:rsidP="005A5D4D">
      <w:pPr>
        <w:pStyle w:val="ListParagraph"/>
        <w:numPr>
          <w:ilvl w:val="0"/>
          <w:numId w:val="9"/>
        </w:numPr>
        <w:spacing w:after="0" w:line="480" w:lineRule="auto"/>
        <w:ind w:left="851"/>
        <w:jc w:val="both"/>
        <w:rPr>
          <w:rFonts w:ascii="Times New Roman" w:hAnsi="Times New Roman" w:cs="Times New Roman"/>
          <w:b/>
          <w:sz w:val="24"/>
          <w:szCs w:val="24"/>
        </w:rPr>
      </w:pPr>
      <w:r w:rsidRPr="000C72C4">
        <w:rPr>
          <w:rFonts w:ascii="Times New Roman" w:hAnsi="Times New Roman" w:cs="Times New Roman"/>
          <w:b/>
          <w:sz w:val="24"/>
          <w:szCs w:val="24"/>
        </w:rPr>
        <w:lastRenderedPageBreak/>
        <w:t>Dimensi  kualitas  produk</w:t>
      </w:r>
    </w:p>
    <w:p w:rsidR="0005289C" w:rsidRPr="000C72C4" w:rsidRDefault="0005289C" w:rsidP="00D72751">
      <w:pPr>
        <w:spacing w:after="0" w:line="480" w:lineRule="auto"/>
        <w:ind w:left="556" w:firstLine="578"/>
        <w:jc w:val="both"/>
        <w:rPr>
          <w:rFonts w:ascii="Times New Roman" w:hAnsi="Times New Roman" w:cs="Times New Roman"/>
          <w:sz w:val="24"/>
          <w:szCs w:val="24"/>
        </w:rPr>
      </w:pPr>
      <w:r w:rsidRPr="000C72C4">
        <w:rPr>
          <w:rFonts w:ascii="Times New Roman" w:hAnsi="Times New Roman" w:cs="Times New Roman"/>
          <w:sz w:val="24"/>
          <w:szCs w:val="24"/>
        </w:rPr>
        <w:t xml:space="preserve">Dimensi  kualitas  produk </w:t>
      </w:r>
      <w:r w:rsidR="006A5613" w:rsidRPr="000C72C4">
        <w:rPr>
          <w:rFonts w:ascii="Times New Roman" w:hAnsi="Times New Roman" w:cs="Times New Roman"/>
          <w:sz w:val="24"/>
          <w:szCs w:val="24"/>
        </w:rPr>
        <w:fldChar w:fldCharType="begin" w:fldLock="1"/>
      </w:r>
      <w:r w:rsidRPr="000C72C4">
        <w:rPr>
          <w:rFonts w:ascii="Times New Roman" w:hAnsi="Times New Roman" w:cs="Times New Roman"/>
          <w:sz w:val="24"/>
          <w:szCs w:val="24"/>
        </w:rPr>
        <w:instrText>ADDIN CSL_CITATION {"citationItems":[{"id":"ITEM-1","itemData":{"DOI":"10.35137/jmbk.v7i1.248","ISSN":"2338-4794","abstract":"This research is intended to examine the effect of price and product quality on customer satisfaction both partially and simultaneously at PT Sophie Paris Indonesia, Pondok Gede branch. The research method used is descriptive and verification research methods. Data was collected using the questionnaire method, and data analysis used was multiple linear regression analysis. The results showed that price, product quality and customer satisfaction.","author":[{"dropping-particle":"","family":"Widyastuti","given":"Tri","non-dropping-particle":"","parse-names":false,"suffix":""}],"container-title":"Jurnal Manajemen Bisnis Krisnadwipayana","id":"ITEM-1","issue":"1","issued":{"date-parts":[["2019"]]},"page":"233-240","title":"Pengaruh Harga Dan Kualitas Produk Terhadap Kepuasan Pelanggan Tempe","type":"article-journal","volume":"7"},"uris":["http://www.mendeley.com/documents/?uuid=23a93fc9-bffd-4bf2-b81c-d3eebe66319e"]}],"mendeley":{"formattedCitation":"(Widyastuti, 2019)","plainTextFormattedCitation":"(Widyastuti, 2019)","previouslyFormattedCitation":"(Widyastuti, 2019)"},"properties":{"noteIndex":0},"schema":"https://github.com/citation-style-language/schema/raw/master/csl-citation.json"}</w:instrText>
      </w:r>
      <w:r w:rsidR="006A5613" w:rsidRPr="000C72C4">
        <w:rPr>
          <w:rFonts w:ascii="Times New Roman" w:hAnsi="Times New Roman" w:cs="Times New Roman"/>
          <w:sz w:val="24"/>
          <w:szCs w:val="24"/>
        </w:rPr>
        <w:fldChar w:fldCharType="separate"/>
      </w:r>
      <w:r w:rsidRPr="000C72C4">
        <w:rPr>
          <w:rFonts w:ascii="Times New Roman" w:hAnsi="Times New Roman" w:cs="Times New Roman"/>
          <w:noProof/>
          <w:sz w:val="24"/>
          <w:szCs w:val="24"/>
        </w:rPr>
        <w:t>(Widyastuti, 2019)</w:t>
      </w:r>
      <w:r w:rsidR="006A5613" w:rsidRPr="000C72C4">
        <w:rPr>
          <w:rFonts w:ascii="Times New Roman" w:hAnsi="Times New Roman" w:cs="Times New Roman"/>
          <w:sz w:val="24"/>
          <w:szCs w:val="24"/>
        </w:rPr>
        <w:fldChar w:fldCharType="end"/>
      </w:r>
      <w:r w:rsidRPr="000C72C4">
        <w:rPr>
          <w:rFonts w:ascii="Times New Roman" w:hAnsi="Times New Roman" w:cs="Times New Roman"/>
          <w:sz w:val="24"/>
          <w:szCs w:val="24"/>
        </w:rPr>
        <w:t xml:space="preserve"> antara lain :</w:t>
      </w:r>
    </w:p>
    <w:p w:rsidR="0005289C" w:rsidRPr="000C72C4" w:rsidRDefault="0005289C" w:rsidP="005A5D4D">
      <w:pPr>
        <w:pStyle w:val="ListParagraph"/>
        <w:numPr>
          <w:ilvl w:val="0"/>
          <w:numId w:val="10"/>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Kinerja  (</w:t>
      </w:r>
      <w:r w:rsidRPr="000C72C4">
        <w:rPr>
          <w:rFonts w:ascii="Times New Roman" w:hAnsi="Times New Roman" w:cs="Times New Roman"/>
          <w:i/>
          <w:sz w:val="24"/>
          <w:szCs w:val="24"/>
        </w:rPr>
        <w:t>Performance</w:t>
      </w:r>
      <w:r w:rsidRPr="000C72C4">
        <w:rPr>
          <w:rFonts w:ascii="Times New Roman" w:hAnsi="Times New Roman" w:cs="Times New Roman"/>
          <w:sz w:val="24"/>
          <w:szCs w:val="24"/>
        </w:rPr>
        <w:t>)  merupakan karakteristik  operasi  dan  produk  inti yang dibeli.</w:t>
      </w:r>
    </w:p>
    <w:p w:rsidR="0005289C" w:rsidRPr="000C72C4" w:rsidRDefault="00C1786A" w:rsidP="005A5D4D">
      <w:pPr>
        <w:pStyle w:val="ListParagraph"/>
        <w:numPr>
          <w:ilvl w:val="0"/>
          <w:numId w:val="10"/>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Ciri-ciri atau keistimewaan</w:t>
      </w:r>
      <w:r w:rsidR="0005289C" w:rsidRPr="000C72C4">
        <w:rPr>
          <w:rFonts w:ascii="Times New Roman" w:hAnsi="Times New Roman" w:cs="Times New Roman"/>
          <w:sz w:val="24"/>
          <w:szCs w:val="24"/>
        </w:rPr>
        <w:t xml:space="preserve"> tambahan (</w:t>
      </w:r>
      <w:r w:rsidR="0005289C" w:rsidRPr="000C72C4">
        <w:rPr>
          <w:rFonts w:ascii="Times New Roman" w:hAnsi="Times New Roman" w:cs="Times New Roman"/>
          <w:i/>
          <w:sz w:val="24"/>
          <w:szCs w:val="24"/>
        </w:rPr>
        <w:t>Features</w:t>
      </w:r>
      <w:r w:rsidR="0005289C" w:rsidRPr="000C72C4">
        <w:rPr>
          <w:rFonts w:ascii="Times New Roman" w:hAnsi="Times New Roman" w:cs="Times New Roman"/>
          <w:sz w:val="24"/>
          <w:szCs w:val="24"/>
        </w:rPr>
        <w:t>) yaitu karakteristik sekunder atau pelengkap.</w:t>
      </w:r>
    </w:p>
    <w:p w:rsidR="0005289C" w:rsidRPr="000C72C4" w:rsidRDefault="0005289C" w:rsidP="005A5D4D">
      <w:pPr>
        <w:pStyle w:val="ListParagraph"/>
        <w:numPr>
          <w:ilvl w:val="0"/>
          <w:numId w:val="10"/>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Kesesuaian  dengan  spesifikasi (</w:t>
      </w:r>
      <w:r w:rsidRPr="000C72C4">
        <w:rPr>
          <w:rFonts w:ascii="Times New Roman" w:hAnsi="Times New Roman" w:cs="Times New Roman"/>
          <w:i/>
          <w:sz w:val="24"/>
          <w:szCs w:val="24"/>
        </w:rPr>
        <w:t>Conformace  to  Spesification</w:t>
      </w:r>
      <w:r w:rsidRPr="000C72C4">
        <w:rPr>
          <w:rFonts w:ascii="Times New Roman" w:hAnsi="Times New Roman" w:cs="Times New Roman"/>
          <w:sz w:val="24"/>
          <w:szCs w:val="24"/>
        </w:rPr>
        <w:t>)  yaitu sejauh  mana  karakteristik  desain  dan operasi  memenuhi  standar  yang  telah ditetapkan sebelumnya.</w:t>
      </w:r>
    </w:p>
    <w:p w:rsidR="0005289C" w:rsidRPr="000C72C4" w:rsidRDefault="00C1786A" w:rsidP="005A5D4D">
      <w:pPr>
        <w:pStyle w:val="ListParagraph"/>
        <w:numPr>
          <w:ilvl w:val="0"/>
          <w:numId w:val="10"/>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Keandalan</w:t>
      </w:r>
      <w:r w:rsidR="0005289C" w:rsidRPr="000C72C4">
        <w:rPr>
          <w:rFonts w:ascii="Times New Roman" w:hAnsi="Times New Roman" w:cs="Times New Roman"/>
          <w:sz w:val="24"/>
          <w:szCs w:val="24"/>
        </w:rPr>
        <w:t xml:space="preserve"> (</w:t>
      </w:r>
      <w:r w:rsidR="0005289C" w:rsidRPr="000C72C4">
        <w:rPr>
          <w:rFonts w:ascii="Times New Roman" w:hAnsi="Times New Roman" w:cs="Times New Roman"/>
          <w:i/>
          <w:sz w:val="24"/>
          <w:szCs w:val="24"/>
        </w:rPr>
        <w:t>Realibility</w:t>
      </w:r>
      <w:r w:rsidRPr="000C72C4">
        <w:rPr>
          <w:rFonts w:ascii="Times New Roman" w:hAnsi="Times New Roman" w:cs="Times New Roman"/>
          <w:sz w:val="24"/>
          <w:szCs w:val="24"/>
        </w:rPr>
        <w:t>) yaitu kemungkinan kecil</w:t>
      </w:r>
      <w:r w:rsidR="0005289C" w:rsidRPr="000C72C4">
        <w:rPr>
          <w:rFonts w:ascii="Times New Roman" w:hAnsi="Times New Roman" w:cs="Times New Roman"/>
          <w:sz w:val="24"/>
          <w:szCs w:val="24"/>
        </w:rPr>
        <w:t xml:space="preserve"> akan  mengalami kerusakan atau gagal pakai.</w:t>
      </w:r>
    </w:p>
    <w:p w:rsidR="0005289C" w:rsidRPr="000C72C4" w:rsidRDefault="00C1786A" w:rsidP="005A5D4D">
      <w:pPr>
        <w:pStyle w:val="ListParagraph"/>
        <w:numPr>
          <w:ilvl w:val="0"/>
          <w:numId w:val="10"/>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Daya tahan</w:t>
      </w:r>
      <w:r w:rsidR="0005289C" w:rsidRPr="000C72C4">
        <w:rPr>
          <w:rFonts w:ascii="Times New Roman" w:hAnsi="Times New Roman" w:cs="Times New Roman"/>
          <w:sz w:val="24"/>
          <w:szCs w:val="24"/>
        </w:rPr>
        <w:t xml:space="preserve"> (</w:t>
      </w:r>
      <w:r w:rsidR="0005289C" w:rsidRPr="000C72C4">
        <w:rPr>
          <w:rFonts w:ascii="Times New Roman" w:hAnsi="Times New Roman" w:cs="Times New Roman"/>
          <w:i/>
          <w:sz w:val="24"/>
          <w:szCs w:val="24"/>
        </w:rPr>
        <w:t>Durability</w:t>
      </w:r>
      <w:r w:rsidR="0005289C" w:rsidRPr="000C72C4">
        <w:rPr>
          <w:rFonts w:ascii="Times New Roman" w:hAnsi="Times New Roman" w:cs="Times New Roman"/>
          <w:sz w:val="24"/>
          <w:szCs w:val="24"/>
        </w:rPr>
        <w:t xml:space="preserve">)  berkaitan dengan  berapa  lama </w:t>
      </w:r>
      <w:r w:rsidR="00894237">
        <w:rPr>
          <w:rFonts w:ascii="Times New Roman" w:hAnsi="Times New Roman" w:cs="Times New Roman"/>
          <w:sz w:val="24"/>
          <w:szCs w:val="24"/>
        </w:rPr>
        <w:t xml:space="preserve"> produk  tersebut dapat  terus.</w:t>
      </w:r>
    </w:p>
    <w:p w:rsidR="0005289C" w:rsidRPr="000C72C4" w:rsidRDefault="00C1786A" w:rsidP="005A5D4D">
      <w:pPr>
        <w:pStyle w:val="ListParagraph"/>
        <w:numPr>
          <w:ilvl w:val="0"/>
          <w:numId w:val="10"/>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Estetika</w:t>
      </w:r>
      <w:r w:rsidR="0005289C" w:rsidRPr="000C72C4">
        <w:rPr>
          <w:rFonts w:ascii="Times New Roman" w:hAnsi="Times New Roman" w:cs="Times New Roman"/>
          <w:sz w:val="24"/>
          <w:szCs w:val="24"/>
        </w:rPr>
        <w:t xml:space="preserve"> (</w:t>
      </w:r>
      <w:r w:rsidR="0005289C" w:rsidRPr="000C72C4">
        <w:rPr>
          <w:rFonts w:ascii="Times New Roman" w:hAnsi="Times New Roman" w:cs="Times New Roman"/>
          <w:i/>
          <w:sz w:val="24"/>
          <w:szCs w:val="24"/>
        </w:rPr>
        <w:t>Easthetica</w:t>
      </w:r>
      <w:r w:rsidRPr="000C72C4">
        <w:rPr>
          <w:rFonts w:ascii="Times New Roman" w:hAnsi="Times New Roman" w:cs="Times New Roman"/>
          <w:sz w:val="24"/>
          <w:szCs w:val="24"/>
        </w:rPr>
        <w:t xml:space="preserve">)  yaitu daya tarik produk terhadap panca </w:t>
      </w:r>
      <w:r w:rsidR="0005289C" w:rsidRPr="000C72C4">
        <w:rPr>
          <w:rFonts w:ascii="Times New Roman" w:hAnsi="Times New Roman" w:cs="Times New Roman"/>
          <w:sz w:val="24"/>
          <w:szCs w:val="24"/>
        </w:rPr>
        <w:t>indera.</w:t>
      </w:r>
    </w:p>
    <w:p w:rsidR="0005289C" w:rsidRPr="000C72C4" w:rsidRDefault="0005289C" w:rsidP="005A5D4D">
      <w:pPr>
        <w:pStyle w:val="ListParagraph"/>
        <w:numPr>
          <w:ilvl w:val="0"/>
          <w:numId w:val="10"/>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Kualitas yang dipersiapkan (</w:t>
      </w:r>
      <w:r w:rsidRPr="000C72C4">
        <w:rPr>
          <w:rFonts w:ascii="Times New Roman" w:hAnsi="Times New Roman" w:cs="Times New Roman"/>
          <w:i/>
          <w:sz w:val="24"/>
          <w:szCs w:val="24"/>
        </w:rPr>
        <w:t>Perceived Quality</w:t>
      </w:r>
      <w:r w:rsidR="00C1786A" w:rsidRPr="000C72C4">
        <w:rPr>
          <w:rFonts w:ascii="Times New Roman" w:hAnsi="Times New Roman" w:cs="Times New Roman"/>
          <w:sz w:val="24"/>
          <w:szCs w:val="24"/>
        </w:rPr>
        <w:t>)  merupakan  persepsi konsumen terhadap</w:t>
      </w:r>
      <w:r w:rsidRPr="000C72C4">
        <w:rPr>
          <w:rFonts w:ascii="Times New Roman" w:hAnsi="Times New Roman" w:cs="Times New Roman"/>
          <w:sz w:val="24"/>
          <w:szCs w:val="24"/>
        </w:rPr>
        <w:t xml:space="preserve"> keseluruhan kualitas atau keunggulan suatu produk. </w:t>
      </w:r>
    </w:p>
    <w:p w:rsidR="0005289C" w:rsidRPr="000C72C4" w:rsidRDefault="00C1786A" w:rsidP="005A5D4D">
      <w:pPr>
        <w:pStyle w:val="ListParagraph"/>
        <w:numPr>
          <w:ilvl w:val="0"/>
          <w:numId w:val="10"/>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Kemampuan memperbaiki</w:t>
      </w:r>
      <w:r w:rsidR="0005289C" w:rsidRPr="000C72C4">
        <w:rPr>
          <w:rFonts w:ascii="Times New Roman" w:hAnsi="Times New Roman" w:cs="Times New Roman"/>
          <w:sz w:val="24"/>
          <w:szCs w:val="24"/>
        </w:rPr>
        <w:t xml:space="preserve"> (</w:t>
      </w:r>
      <w:r w:rsidR="0005289C" w:rsidRPr="000C72C4">
        <w:rPr>
          <w:rFonts w:ascii="Times New Roman" w:hAnsi="Times New Roman" w:cs="Times New Roman"/>
          <w:i/>
          <w:sz w:val="24"/>
          <w:szCs w:val="24"/>
        </w:rPr>
        <w:t>Service ability</w:t>
      </w:r>
      <w:r w:rsidR="0005289C" w:rsidRPr="000C72C4">
        <w:rPr>
          <w:rFonts w:ascii="Times New Roman" w:hAnsi="Times New Roman" w:cs="Times New Roman"/>
          <w:sz w:val="24"/>
          <w:szCs w:val="24"/>
        </w:rPr>
        <w:t>)  meliputi  kecepatan, kemudahan, penanganan keluhan yang memuaskan.</w:t>
      </w:r>
      <w:r w:rsidR="0005289C" w:rsidRPr="000C72C4">
        <w:rPr>
          <w:rFonts w:ascii="Times New Roman" w:hAnsi="Times New Roman" w:cs="Times New Roman"/>
          <w:sz w:val="24"/>
          <w:szCs w:val="24"/>
        </w:rPr>
        <w:tab/>
      </w:r>
    </w:p>
    <w:p w:rsidR="0005289C" w:rsidRPr="000C72C4" w:rsidRDefault="0005289C" w:rsidP="005A5D4D">
      <w:pPr>
        <w:pStyle w:val="ListParagraph"/>
        <w:numPr>
          <w:ilvl w:val="0"/>
          <w:numId w:val="9"/>
        </w:numPr>
        <w:spacing w:after="0" w:line="480" w:lineRule="auto"/>
        <w:ind w:left="851"/>
        <w:jc w:val="both"/>
        <w:rPr>
          <w:rFonts w:ascii="Times New Roman" w:hAnsi="Times New Roman" w:cs="Times New Roman"/>
          <w:b/>
          <w:sz w:val="24"/>
          <w:szCs w:val="24"/>
        </w:rPr>
      </w:pPr>
      <w:r w:rsidRPr="000C72C4">
        <w:rPr>
          <w:rFonts w:ascii="Times New Roman" w:hAnsi="Times New Roman" w:cs="Times New Roman"/>
          <w:b/>
          <w:sz w:val="24"/>
          <w:szCs w:val="24"/>
        </w:rPr>
        <w:t>Indikator Kualitas Produk</w:t>
      </w:r>
    </w:p>
    <w:p w:rsidR="0005289C" w:rsidRPr="000C72C4" w:rsidRDefault="006A5613" w:rsidP="00D72751">
      <w:pPr>
        <w:spacing w:after="0" w:line="480" w:lineRule="auto"/>
        <w:ind w:left="990" w:firstLine="425"/>
        <w:jc w:val="both"/>
        <w:rPr>
          <w:rFonts w:ascii="Times New Roman" w:hAnsi="Times New Roman" w:cs="Times New Roman"/>
          <w:sz w:val="24"/>
          <w:szCs w:val="24"/>
        </w:rPr>
      </w:pPr>
      <w:r w:rsidRPr="000C72C4">
        <w:rPr>
          <w:rFonts w:ascii="Times New Roman" w:hAnsi="Times New Roman" w:cs="Times New Roman"/>
          <w:sz w:val="24"/>
          <w:szCs w:val="24"/>
          <w:lang w:val="en-US"/>
        </w:rPr>
        <w:fldChar w:fldCharType="begin" w:fldLock="1"/>
      </w:r>
      <w:r w:rsidR="0005289C" w:rsidRPr="000C72C4">
        <w:rPr>
          <w:rFonts w:ascii="Times New Roman" w:hAnsi="Times New Roman" w:cs="Times New Roman"/>
          <w:sz w:val="24"/>
          <w:szCs w:val="24"/>
          <w:lang w:val="en-US"/>
        </w:rPr>
        <w:instrText>ADDIN CSL_CITATION {"citationItems":[{"id":"ITEM-1","itemData":{"author":[{"dropping-particle":"","family":"Ndruru","given":"Yuriani Gori","non-dropping-particle":"","parse-names":false,"suffix":""},{"dropping-particle":"","family":"Rinaldo","given":"Jhon","non-dropping-particle":"","parse-names":false,"suffix":""},{"dropping-particle":"","family":"Yulistia","given":"","non-dropping-particle":"","parse-names":false,"suffix":""}],"id":"ITEM-1","issue":"1","issued":{"date-parts":[["2021"]]},"page":"123-134","title":"Pengaruh Kepercayaan, Kualitas Produk Dan Hargaterhadap Kepuasan Pelanggan Pada Pt.Transmart Kota Padang","type":"article-journal","volume":"663"},"uris":["http://www.mendeley.com/documents/?uuid=14711d34-9bc6-4e7b-a675-ad0e97915b97"]}],"mendeley":{"formattedCitation":"(Ndruru et al., 2021)","plainTextFormattedCitation":"(Ndruru et al., 2021)","previouslyFormattedCitation":"(Ndruru et al., 2021)"},"properties":{"noteIndex":0},"schema":"https://github.com/citation-style-language/schema/raw/master/csl-citation.json"}</w:instrText>
      </w:r>
      <w:r w:rsidRPr="000C72C4">
        <w:rPr>
          <w:rFonts w:ascii="Times New Roman" w:hAnsi="Times New Roman" w:cs="Times New Roman"/>
          <w:sz w:val="24"/>
          <w:szCs w:val="24"/>
          <w:lang w:val="en-US"/>
        </w:rPr>
        <w:fldChar w:fldCharType="separate"/>
      </w:r>
      <w:r w:rsidR="0005289C" w:rsidRPr="000C72C4">
        <w:rPr>
          <w:rFonts w:ascii="Times New Roman" w:hAnsi="Times New Roman" w:cs="Times New Roman"/>
          <w:noProof/>
          <w:sz w:val="24"/>
          <w:szCs w:val="24"/>
          <w:lang w:val="en-US"/>
        </w:rPr>
        <w:t xml:space="preserve">(Ndruru </w:t>
      </w:r>
      <w:r w:rsidR="0005289C" w:rsidRPr="000C72C4">
        <w:rPr>
          <w:rFonts w:ascii="Times New Roman" w:hAnsi="Times New Roman" w:cs="Times New Roman"/>
          <w:noProof/>
          <w:sz w:val="24"/>
          <w:szCs w:val="24"/>
        </w:rPr>
        <w:t>dkk</w:t>
      </w:r>
      <w:r w:rsidR="0005289C" w:rsidRPr="000C72C4">
        <w:rPr>
          <w:rFonts w:ascii="Times New Roman" w:hAnsi="Times New Roman" w:cs="Times New Roman"/>
          <w:i/>
          <w:noProof/>
          <w:sz w:val="24"/>
          <w:szCs w:val="24"/>
          <w:lang w:val="en-US"/>
        </w:rPr>
        <w:t>.,</w:t>
      </w:r>
      <w:r w:rsidR="0005289C" w:rsidRPr="000C72C4">
        <w:rPr>
          <w:rFonts w:ascii="Times New Roman" w:hAnsi="Times New Roman" w:cs="Times New Roman"/>
          <w:noProof/>
          <w:sz w:val="24"/>
          <w:szCs w:val="24"/>
          <w:lang w:val="en-US"/>
        </w:rPr>
        <w:t xml:space="preserve"> 2021)</w:t>
      </w:r>
      <w:r w:rsidRPr="000C72C4">
        <w:rPr>
          <w:rFonts w:ascii="Times New Roman" w:hAnsi="Times New Roman" w:cs="Times New Roman"/>
          <w:sz w:val="24"/>
          <w:szCs w:val="24"/>
          <w:lang w:val="en-US"/>
        </w:rPr>
        <w:fldChar w:fldCharType="end"/>
      </w:r>
      <w:r w:rsidR="0005289C" w:rsidRPr="000C72C4">
        <w:rPr>
          <w:rFonts w:ascii="Times New Roman" w:hAnsi="Times New Roman" w:cs="Times New Roman"/>
          <w:sz w:val="24"/>
          <w:szCs w:val="24"/>
        </w:rPr>
        <w:t>, indikator untuk mengukur tingkat kualitas produk, sbb:</w:t>
      </w:r>
    </w:p>
    <w:p w:rsidR="0005289C" w:rsidRPr="000C72C4" w:rsidRDefault="0005289C" w:rsidP="005A5D4D">
      <w:pPr>
        <w:pStyle w:val="ListParagraph"/>
        <w:numPr>
          <w:ilvl w:val="0"/>
          <w:numId w:val="11"/>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lastRenderedPageBreak/>
        <w:t>Produk sesuai dengan Kepuasan</w:t>
      </w:r>
    </w:p>
    <w:p w:rsidR="0005289C" w:rsidRPr="000C72C4" w:rsidRDefault="0005289C" w:rsidP="005A5D4D">
      <w:pPr>
        <w:pStyle w:val="ListParagraph"/>
        <w:numPr>
          <w:ilvl w:val="0"/>
          <w:numId w:val="11"/>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t>Memiliki daya tahan lama</w:t>
      </w:r>
    </w:p>
    <w:p w:rsidR="0005289C" w:rsidRPr="000C72C4" w:rsidRDefault="0005289C" w:rsidP="005A5D4D">
      <w:pPr>
        <w:pStyle w:val="ListParagraph"/>
        <w:numPr>
          <w:ilvl w:val="0"/>
          <w:numId w:val="11"/>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t>Keandalan sesuai dengan kebutuhan</w:t>
      </w:r>
    </w:p>
    <w:p w:rsidR="0005289C" w:rsidRPr="000C72C4" w:rsidRDefault="0005289C" w:rsidP="005A5D4D">
      <w:pPr>
        <w:pStyle w:val="ListParagraph"/>
        <w:numPr>
          <w:ilvl w:val="0"/>
          <w:numId w:val="11"/>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t>Pembeli mudah mendapatkan Produk</w:t>
      </w:r>
    </w:p>
    <w:p w:rsidR="00E5277D" w:rsidRPr="000C72C4" w:rsidRDefault="0005289C" w:rsidP="000207B1">
      <w:pPr>
        <w:pStyle w:val="ListParagraph"/>
        <w:numPr>
          <w:ilvl w:val="0"/>
          <w:numId w:val="11"/>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t>Desain sesuai dengan kesukaan</w:t>
      </w:r>
    </w:p>
    <w:p w:rsidR="0005289C" w:rsidRPr="000C72C4" w:rsidRDefault="0005289C" w:rsidP="005A5D4D">
      <w:pPr>
        <w:pStyle w:val="ListParagraph"/>
        <w:numPr>
          <w:ilvl w:val="0"/>
          <w:numId w:val="6"/>
        </w:numPr>
        <w:spacing w:after="0" w:line="480" w:lineRule="auto"/>
        <w:jc w:val="both"/>
        <w:rPr>
          <w:rFonts w:ascii="Times New Roman" w:hAnsi="Times New Roman" w:cs="Times New Roman"/>
          <w:b/>
          <w:i/>
          <w:sz w:val="24"/>
          <w:szCs w:val="24"/>
        </w:rPr>
      </w:pPr>
      <w:r w:rsidRPr="000C72C4">
        <w:rPr>
          <w:rFonts w:ascii="Times New Roman" w:hAnsi="Times New Roman" w:cs="Times New Roman"/>
          <w:b/>
          <w:i/>
          <w:sz w:val="24"/>
          <w:szCs w:val="24"/>
        </w:rPr>
        <w:t>Celebrity Endorse</w:t>
      </w:r>
    </w:p>
    <w:p w:rsidR="0005289C" w:rsidRPr="000C72C4" w:rsidRDefault="0005289C" w:rsidP="005A5D4D">
      <w:pPr>
        <w:pStyle w:val="ListParagraph"/>
        <w:numPr>
          <w:ilvl w:val="0"/>
          <w:numId w:val="12"/>
        </w:numPr>
        <w:spacing w:after="0" w:line="480" w:lineRule="auto"/>
        <w:ind w:left="851"/>
        <w:jc w:val="both"/>
        <w:rPr>
          <w:rFonts w:ascii="Times New Roman" w:hAnsi="Times New Roman" w:cs="Times New Roman"/>
          <w:b/>
          <w:sz w:val="24"/>
          <w:szCs w:val="24"/>
        </w:rPr>
      </w:pPr>
      <w:r w:rsidRPr="000C72C4">
        <w:rPr>
          <w:rFonts w:ascii="Times New Roman" w:hAnsi="Times New Roman" w:cs="Times New Roman"/>
          <w:b/>
          <w:sz w:val="24"/>
          <w:szCs w:val="24"/>
        </w:rPr>
        <w:t xml:space="preserve">Pengertian </w:t>
      </w:r>
      <w:r w:rsidRPr="000C72C4">
        <w:rPr>
          <w:rFonts w:ascii="Times New Roman" w:hAnsi="Times New Roman" w:cs="Times New Roman"/>
          <w:b/>
          <w:i/>
          <w:sz w:val="24"/>
          <w:szCs w:val="24"/>
        </w:rPr>
        <w:t>Celebrity Endorse</w:t>
      </w:r>
    </w:p>
    <w:p w:rsidR="0005289C" w:rsidRPr="000C72C4" w:rsidRDefault="0005289C" w:rsidP="000207B1">
      <w:pPr>
        <w:spacing w:after="0" w:line="480" w:lineRule="auto"/>
        <w:ind w:left="851" w:firstLine="711"/>
        <w:jc w:val="both"/>
        <w:rPr>
          <w:rFonts w:ascii="Times New Roman" w:hAnsi="Times New Roman" w:cs="Times New Roman"/>
          <w:sz w:val="24"/>
          <w:szCs w:val="24"/>
        </w:rPr>
      </w:pPr>
      <w:r w:rsidRPr="000C72C4">
        <w:rPr>
          <w:rFonts w:ascii="Times New Roman" w:hAnsi="Times New Roman" w:cs="Times New Roman"/>
          <w:sz w:val="24"/>
          <w:szCs w:val="24"/>
        </w:rPr>
        <w:t>Shimp (2014:460) berp</w:t>
      </w:r>
      <w:r w:rsidR="00352A48" w:rsidRPr="000C72C4">
        <w:rPr>
          <w:rFonts w:ascii="Times New Roman" w:hAnsi="Times New Roman" w:cs="Times New Roman"/>
          <w:sz w:val="24"/>
          <w:szCs w:val="24"/>
        </w:rPr>
        <w:t xml:space="preserve">endapat bahwa </w:t>
      </w:r>
      <w:r w:rsidR="00FC331B" w:rsidRPr="000C72C4">
        <w:rPr>
          <w:rFonts w:ascii="Times New Roman" w:hAnsi="Times New Roman" w:cs="Times New Roman"/>
          <w:i/>
          <w:sz w:val="24"/>
          <w:szCs w:val="24"/>
        </w:rPr>
        <w:t xml:space="preserve">Celebrity Endorse </w:t>
      </w:r>
      <w:r w:rsidRPr="000C72C4">
        <w:rPr>
          <w:rFonts w:ascii="Times New Roman" w:hAnsi="Times New Roman" w:cs="Times New Roman"/>
          <w:sz w:val="24"/>
          <w:szCs w:val="24"/>
        </w:rPr>
        <w:t xml:space="preserve">adalah menggunakan artis sebagai bintang iklan di media-media, mulai dari media cetak, media sosial, maupun media televisi. </w:t>
      </w:r>
      <w:r w:rsidR="00307383" w:rsidRPr="000C72C4">
        <w:rPr>
          <w:rFonts w:ascii="Times New Roman" w:hAnsi="Times New Roman" w:cs="Times New Roman"/>
          <w:sz w:val="24"/>
          <w:szCs w:val="24"/>
        </w:rPr>
        <w:t>Selain  itu  selebri</w:t>
      </w:r>
      <w:r w:rsidR="00C1786A" w:rsidRPr="000C72C4">
        <w:rPr>
          <w:rFonts w:ascii="Times New Roman" w:hAnsi="Times New Roman" w:cs="Times New Roman"/>
          <w:sz w:val="24"/>
          <w:szCs w:val="24"/>
        </w:rPr>
        <w:t>ti digunakan karena</w:t>
      </w:r>
      <w:r w:rsidR="00307383" w:rsidRPr="000C72C4">
        <w:rPr>
          <w:rFonts w:ascii="Times New Roman" w:hAnsi="Times New Roman" w:cs="Times New Roman"/>
          <w:sz w:val="24"/>
          <w:szCs w:val="24"/>
        </w:rPr>
        <w:t xml:space="preserve"> atribut kesohorannya termasuk ketampanan, keberanian, talenta, keanggunan, kekuatan, dan daya tarik fisiknya  yang sering mewakili daya tarik yang diinginkan oleh merek yang mereka  iklankan. </w:t>
      </w:r>
      <w:r w:rsidRPr="000C72C4">
        <w:rPr>
          <w:rFonts w:ascii="Times New Roman" w:hAnsi="Times New Roman" w:cs="Times New Roman"/>
          <w:sz w:val="24"/>
          <w:szCs w:val="24"/>
        </w:rPr>
        <w:t>Suryan</w:t>
      </w:r>
      <w:r w:rsidR="00A300B3" w:rsidRPr="000C72C4">
        <w:rPr>
          <w:rFonts w:ascii="Times New Roman" w:hAnsi="Times New Roman" w:cs="Times New Roman"/>
          <w:sz w:val="24"/>
          <w:szCs w:val="24"/>
        </w:rPr>
        <w:t xml:space="preserve">i (2013:171) </w:t>
      </w:r>
      <w:r w:rsidR="008642D9" w:rsidRPr="000C72C4">
        <w:rPr>
          <w:rFonts w:ascii="Times New Roman" w:hAnsi="Times New Roman" w:cs="Times New Roman"/>
          <w:i/>
          <w:sz w:val="24"/>
          <w:szCs w:val="24"/>
        </w:rPr>
        <w:t>Celebrity E</w:t>
      </w:r>
      <w:r w:rsidR="00A300B3" w:rsidRPr="000C72C4">
        <w:rPr>
          <w:rFonts w:ascii="Times New Roman" w:hAnsi="Times New Roman" w:cs="Times New Roman"/>
          <w:i/>
          <w:sz w:val="24"/>
          <w:szCs w:val="24"/>
        </w:rPr>
        <w:t>ndorse</w:t>
      </w:r>
      <w:r w:rsidR="00894237">
        <w:rPr>
          <w:rFonts w:ascii="Times New Roman" w:hAnsi="Times New Roman" w:cs="Times New Roman"/>
          <w:i/>
          <w:sz w:val="24"/>
          <w:szCs w:val="24"/>
          <w:lang w:val="en-US"/>
        </w:rPr>
        <w:t xml:space="preserve"> </w:t>
      </w:r>
      <w:r w:rsidRPr="000C72C4">
        <w:rPr>
          <w:rFonts w:ascii="Times New Roman" w:hAnsi="Times New Roman" w:cs="Times New Roman"/>
          <w:sz w:val="24"/>
          <w:szCs w:val="24"/>
        </w:rPr>
        <w:t>berperan untuk memberikan kesaksian tentang suatu produk dalam iklan, memberikan penguatan atau dorongan penggunaan suatu produk, berperan sebagai aktor dalam iklan, dan berperan sebagai juru bicara perusahaan.</w:t>
      </w:r>
    </w:p>
    <w:p w:rsidR="0005289C" w:rsidRPr="000C72C4" w:rsidRDefault="00FC331B" w:rsidP="000207B1">
      <w:pPr>
        <w:spacing w:after="0" w:line="480" w:lineRule="auto"/>
        <w:ind w:left="851" w:firstLine="567"/>
        <w:jc w:val="both"/>
        <w:rPr>
          <w:rFonts w:ascii="Times New Roman" w:hAnsi="Times New Roman" w:cs="Times New Roman"/>
          <w:sz w:val="24"/>
          <w:szCs w:val="24"/>
        </w:rPr>
      </w:pPr>
      <w:r w:rsidRPr="000C72C4">
        <w:rPr>
          <w:rFonts w:ascii="Times New Roman" w:hAnsi="Times New Roman" w:cs="Times New Roman"/>
          <w:i/>
          <w:sz w:val="24"/>
          <w:szCs w:val="24"/>
        </w:rPr>
        <w:t xml:space="preserve">Celebrity Endorse </w:t>
      </w:r>
      <w:r w:rsidR="0005289C" w:rsidRPr="000C72C4">
        <w:rPr>
          <w:rFonts w:ascii="Times New Roman" w:hAnsi="Times New Roman" w:cs="Times New Roman"/>
          <w:sz w:val="24"/>
          <w:szCs w:val="24"/>
        </w:rPr>
        <w:t xml:space="preserve">dianggap sebagai sosok yang menonjol oleh orang-orang pada umumnya dan dilihat oleh pembeli dalam mempublikasikan suatu produk </w:t>
      </w:r>
      <w:r w:rsidR="006A5613" w:rsidRPr="000C72C4">
        <w:rPr>
          <w:rFonts w:ascii="Times New Roman" w:hAnsi="Times New Roman" w:cs="Times New Roman"/>
          <w:sz w:val="24"/>
          <w:szCs w:val="24"/>
          <w:lang w:val="en-US"/>
        </w:rPr>
        <w:fldChar w:fldCharType="begin" w:fldLock="1"/>
      </w:r>
      <w:r w:rsidR="0005289C" w:rsidRPr="000C72C4">
        <w:rPr>
          <w:rFonts w:ascii="Times New Roman" w:hAnsi="Times New Roman" w:cs="Times New Roman"/>
          <w:sz w:val="24"/>
          <w:szCs w:val="24"/>
          <w:lang w:val="en-US"/>
        </w:rPr>
        <w:instrText>ADDIN CSL_CITATION {"citationItems":[{"id":"ITEM-1","itemData":{"DOI":"10.29138/prd.v1i2.148","abstract":"Smartphone is a virtual communication tool in two directions that makes easy for individuals to interact through short message, telephone and an internet network. The purpose of this study was to analyze the influence of celebrity endorser, product quality and price on purchasing decisions and customer satisfaction. This research used quantitative methode with population 100 respondents who use Vivo brand smartphones in Surabaya. The analysis used partial least square, data obtained from questionnaires and tested with the SmartPLS 3.0. The results showed that the variable celebrity endorser, product quality and price had a significant effect on purchasing decisions, and purchasing decisions have a significant effect on customer satisfaction. Conclusion showed that sponsor more look for customers who using Vivo smartphones, which have affordable or discounted prices so customers make reapeat purchase and satisfied.","author":[{"dropping-particle":"","family":"Lk","given":"Andi Muh Kumar","non-dropping-particle":"","parse-names":false,"suffix":""},{"dropping-particle":"","family":"Arimbawa","given":"I Gede","non-dropping-particle":"","parse-names":false,"suffix":""},{"dropping-particle":"","family":"Damayanti","given":"Elok","non-dropping-particle":"","parse-names":false,"suffix":""}],"container-title":"Journal of World Conference (JWC)","id":"ITEM-1","issue":"2","issued":{"date-parts":[["2019"]]},"page":"252-256","title":"the Influence of Celebrity Endorser, Product Quality and Price on Purchase Decisions and Customer Satisfaction on Vivo Brand Smartphones in Surabaya","type":"article-journal","volume":"1"},"uris":["http://www.mendeley.com/documents/?uuid=3444889d-a023-4570-be9b-2570da255671"]}],"mendeley":{"formattedCitation":"(Lk et al., 2019)","plainTextFormattedCitation":"(Lk et al., 2019)","previouslyFormattedCitation":"(Lk et al., 2019)"},"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05289C" w:rsidRPr="000C72C4">
        <w:rPr>
          <w:rFonts w:ascii="Times New Roman" w:hAnsi="Times New Roman" w:cs="Times New Roman"/>
          <w:noProof/>
          <w:sz w:val="24"/>
          <w:szCs w:val="24"/>
          <w:lang w:val="en-US"/>
        </w:rPr>
        <w:t xml:space="preserve">(Lk </w:t>
      </w:r>
      <w:r w:rsidR="0005289C" w:rsidRPr="000C72C4">
        <w:rPr>
          <w:rFonts w:ascii="Times New Roman" w:hAnsi="Times New Roman" w:cs="Times New Roman"/>
          <w:noProof/>
          <w:sz w:val="24"/>
          <w:szCs w:val="24"/>
        </w:rPr>
        <w:t>dkk</w:t>
      </w:r>
      <w:r w:rsidR="0005289C" w:rsidRPr="000C72C4">
        <w:rPr>
          <w:rFonts w:ascii="Times New Roman" w:hAnsi="Times New Roman" w:cs="Times New Roman"/>
          <w:i/>
          <w:noProof/>
          <w:sz w:val="24"/>
          <w:szCs w:val="24"/>
          <w:lang w:val="en-US"/>
        </w:rPr>
        <w:t>.,</w:t>
      </w:r>
      <w:r w:rsidR="0005289C" w:rsidRPr="000C72C4">
        <w:rPr>
          <w:rFonts w:ascii="Times New Roman" w:hAnsi="Times New Roman" w:cs="Times New Roman"/>
          <w:noProof/>
          <w:sz w:val="24"/>
          <w:szCs w:val="24"/>
          <w:lang w:val="en-US"/>
        </w:rPr>
        <w:t xml:space="preserve"> 2019)</w:t>
      </w:r>
      <w:r w:rsidR="006A5613" w:rsidRPr="000C72C4">
        <w:rPr>
          <w:rFonts w:ascii="Times New Roman" w:hAnsi="Times New Roman" w:cs="Times New Roman"/>
          <w:sz w:val="24"/>
          <w:szCs w:val="24"/>
          <w:lang w:val="en-US"/>
        </w:rPr>
        <w:fldChar w:fldCharType="end"/>
      </w:r>
      <w:r w:rsidR="005571A3" w:rsidRPr="000C72C4">
        <w:rPr>
          <w:rFonts w:ascii="Times New Roman" w:hAnsi="Times New Roman" w:cs="Times New Roman"/>
          <w:sz w:val="24"/>
          <w:szCs w:val="24"/>
        </w:rPr>
        <w:t>. P</w:t>
      </w:r>
      <w:r w:rsidR="0005289C" w:rsidRPr="000C72C4">
        <w:rPr>
          <w:rFonts w:ascii="Times New Roman" w:hAnsi="Times New Roman" w:cs="Times New Roman"/>
          <w:sz w:val="24"/>
          <w:szCs w:val="24"/>
        </w:rPr>
        <w:t xml:space="preserve">enggunaan jasa selebriti menjadikan informasi yang disampaikan selebriti mengenai suatu produk dapat  semakin  dipahami  oleh  pelanggan  sehingga  menimbulkan  rasa  puas  karena  telah mengetahui  suatu  produk  </w:t>
      </w:r>
      <w:r w:rsidR="0005289C" w:rsidRPr="000C72C4">
        <w:rPr>
          <w:rFonts w:ascii="Times New Roman" w:hAnsi="Times New Roman" w:cs="Times New Roman"/>
          <w:sz w:val="24"/>
          <w:szCs w:val="24"/>
        </w:rPr>
        <w:lastRenderedPageBreak/>
        <w:t xml:space="preserve">dengan  lebih  detail  dan  diharapkan  hal  tersebut  menimbulkan kepuasan pelanggan dan dapat diingat oleh orang-orang pada umumnya. </w:t>
      </w:r>
      <w:r w:rsidRPr="000C72C4">
        <w:rPr>
          <w:rStyle w:val="tlid-translation"/>
          <w:rFonts w:ascii="Times New Roman" w:hAnsi="Times New Roman" w:cs="Times New Roman"/>
          <w:i/>
          <w:sz w:val="24"/>
          <w:szCs w:val="24"/>
        </w:rPr>
        <w:t xml:space="preserve">Celebrity Endorse </w:t>
      </w:r>
      <w:r w:rsidR="0005289C" w:rsidRPr="000C72C4">
        <w:rPr>
          <w:rStyle w:val="tlid-translation"/>
          <w:rFonts w:ascii="Times New Roman" w:hAnsi="Times New Roman" w:cs="Times New Roman"/>
          <w:sz w:val="24"/>
          <w:szCs w:val="24"/>
        </w:rPr>
        <w:t>berpengaruh positif dan signifikan terhadap kepuasan pelanggan</w:t>
      </w:r>
      <w:r w:rsidR="006A5613" w:rsidRPr="000C72C4">
        <w:rPr>
          <w:rFonts w:ascii="Times New Roman" w:hAnsi="Times New Roman" w:cs="Times New Roman"/>
          <w:sz w:val="24"/>
          <w:szCs w:val="24"/>
          <w:lang w:val="en-US"/>
        </w:rPr>
        <w:fldChar w:fldCharType="begin" w:fldLock="1"/>
      </w:r>
      <w:r w:rsidR="0005289C" w:rsidRPr="000C72C4">
        <w:rPr>
          <w:rFonts w:ascii="Times New Roman" w:hAnsi="Times New Roman" w:cs="Times New Roman"/>
          <w:sz w:val="24"/>
          <w:szCs w:val="24"/>
          <w:lang w:val="en-US"/>
        </w:rPr>
        <w:instrText>ADDIN CSL_CITATION {"citationItems":[{"id":"ITEM-1","itemData":{"abstract":"The research was motivated by the use of motorcycle transportation in Indonesia is currently experiencing significant growth until Indonesia became a target potential for the company's branded motorcycles around the world. Yamaha is one of the popular motorcycles brand in …","author":[{"dropping-particle":"","family":"Fais","given":"Muhammad Ashar","non-dropping-particle":"","parse-names":false,"suffix":""},{"dropping-particle":"","family":"Farida","given":"Dr. Naili","non-dropping-particle":"","parse-names":false,"suffix":""}],"container-title":"Jurnal Ilmu Administrasi Bisnis","id":"ITEM-1","issue":"3","issued":{"date-parts":[["2017"]]},"page":"441-452","title":"Pengaruh brand awareness dan celebrity endorser terhadap repurchase sepeda motor yamaha melalui kepuasan pelanggan (Studi pada konsumen Dealer Yamaha Mataram Sakti Setiabudi, Semarang)","type":"article-journal","volume":"6"},"uris":["http://www.mendeley.com/documents/?uuid=3ce0a30c-ddf2-4349-8943-88fe15f4d970"]}],"mendeley":{"formattedCitation":"(Fais &amp; Farida, 2017)","plainTextFormattedCitation":"(Fais &amp; Farida, 2017)","previouslyFormattedCitation":"(Fais &amp; Farida, 2017)"},"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05289C" w:rsidRPr="000C72C4">
        <w:rPr>
          <w:rFonts w:ascii="Times New Roman" w:hAnsi="Times New Roman" w:cs="Times New Roman"/>
          <w:noProof/>
          <w:sz w:val="24"/>
          <w:szCs w:val="24"/>
          <w:lang w:val="en-US"/>
        </w:rPr>
        <w:t>(Fais &amp; Farida, 2017)</w:t>
      </w:r>
      <w:r w:rsidR="006A5613" w:rsidRPr="000C72C4">
        <w:rPr>
          <w:rFonts w:ascii="Times New Roman" w:hAnsi="Times New Roman" w:cs="Times New Roman"/>
          <w:sz w:val="24"/>
          <w:szCs w:val="24"/>
          <w:lang w:val="en-US"/>
        </w:rPr>
        <w:fldChar w:fldCharType="end"/>
      </w:r>
      <w:r w:rsidR="0005289C" w:rsidRPr="000C72C4">
        <w:rPr>
          <w:rFonts w:ascii="Times New Roman" w:hAnsi="Times New Roman" w:cs="Times New Roman"/>
          <w:sz w:val="24"/>
          <w:szCs w:val="24"/>
        </w:rPr>
        <w:t>.</w:t>
      </w:r>
    </w:p>
    <w:p w:rsidR="0005289C" w:rsidRPr="000C72C4" w:rsidRDefault="0005289C" w:rsidP="005A5D4D">
      <w:pPr>
        <w:pStyle w:val="ListParagraph"/>
        <w:numPr>
          <w:ilvl w:val="0"/>
          <w:numId w:val="12"/>
        </w:numPr>
        <w:spacing w:after="0" w:line="480" w:lineRule="auto"/>
        <w:ind w:left="851"/>
        <w:jc w:val="both"/>
        <w:rPr>
          <w:rFonts w:ascii="Times New Roman" w:hAnsi="Times New Roman" w:cs="Times New Roman"/>
          <w:b/>
          <w:sz w:val="24"/>
          <w:szCs w:val="24"/>
        </w:rPr>
      </w:pPr>
      <w:r w:rsidRPr="000C72C4">
        <w:rPr>
          <w:rFonts w:ascii="Times New Roman" w:hAnsi="Times New Roman" w:cs="Times New Roman"/>
          <w:b/>
          <w:sz w:val="24"/>
          <w:szCs w:val="24"/>
        </w:rPr>
        <w:t xml:space="preserve">Indikator </w:t>
      </w:r>
      <w:r w:rsidRPr="000C72C4">
        <w:rPr>
          <w:rFonts w:ascii="Times New Roman" w:hAnsi="Times New Roman" w:cs="Times New Roman"/>
          <w:b/>
          <w:i/>
          <w:sz w:val="24"/>
          <w:szCs w:val="24"/>
        </w:rPr>
        <w:t>Celebrity Endorse</w:t>
      </w:r>
    </w:p>
    <w:p w:rsidR="0005289C" w:rsidRPr="000C72C4" w:rsidRDefault="006A5613" w:rsidP="00D72751">
      <w:pPr>
        <w:spacing w:after="0" w:line="480" w:lineRule="auto"/>
        <w:ind w:left="1440"/>
        <w:jc w:val="both"/>
        <w:rPr>
          <w:rFonts w:ascii="Times New Roman" w:hAnsi="Times New Roman" w:cs="Times New Roman"/>
          <w:sz w:val="24"/>
          <w:szCs w:val="24"/>
          <w:lang w:val="en-US"/>
        </w:rPr>
      </w:pPr>
      <w:r w:rsidRPr="000C72C4">
        <w:rPr>
          <w:rFonts w:ascii="Times New Roman" w:hAnsi="Times New Roman" w:cs="Times New Roman"/>
          <w:sz w:val="24"/>
          <w:szCs w:val="24"/>
          <w:lang w:val="en-US"/>
        </w:rPr>
        <w:fldChar w:fldCharType="begin" w:fldLock="1"/>
      </w:r>
      <w:r w:rsidR="0005289C" w:rsidRPr="000C72C4">
        <w:rPr>
          <w:rFonts w:ascii="Times New Roman" w:hAnsi="Times New Roman" w:cs="Times New Roman"/>
          <w:sz w:val="24"/>
          <w:szCs w:val="24"/>
          <w:lang w:val="en-US"/>
        </w:rPr>
        <w:instrText>ADDIN CSL_CITATION {"citationItems":[{"id":"ITEM-1","itemData":{"DOI":"10.29138/prd.v1i2.148","abstract":"Smartphone is a virtual communication tool in two directions that makes easy for individuals to interact through short message, telephone and an internet network. The purpose of this study was to analyze the influence of celebrity endorser, product quality and price on purchasing decisions and customer satisfaction. This research used quantitative methode with population 100 respondents who use Vivo brand smartphones in Surabaya. The analysis used partial least square, data obtained from questionnaires and tested with the SmartPLS 3.0. The results showed that the variable celebrity endorser, product quality and price had a significant effect on purchasing decisions, and purchasing decisions have a significant effect on customer satisfaction. Conclusion showed that sponsor more look for customers who using Vivo smartphones, which have affordable or discounted prices so customers make reapeat purchase and satisfied.","author":[{"dropping-particle":"","family":"Lk","given":"Andi Muh Kumar","non-dropping-particle":"","parse-names":false,"suffix":""},{"dropping-particle":"","family":"Arimbawa","given":"I Gede","non-dropping-particle":"","parse-names":false,"suffix":""},{"dropping-particle":"","family":"Damayanti","given":"Elok","non-dropping-particle":"","parse-names":false,"suffix":""}],"container-title":"Journal of World Conference (JWC)","id":"ITEM-1","issue":"2","issued":{"date-parts":[["2019"]]},"page":"252-256","title":"the Influence of Celebrity Endorser, Product Quality and Price on Purchase Decisions and Customer Satisfaction on Vivo Brand Smartphones in Surabaya","type":"article-journal","volume":"1"},"uris":["http://www.mendeley.com/documents/?uuid=3444889d-a023-4570-be9b-2570da255671"]}],"mendeley":{"formattedCitation":"(Lk et al., 2019)","plainTextFormattedCitation":"(Lk et al., 2019)","previouslyFormattedCitation":"(Lk et al., 2019)"},"properties":{"noteIndex":0},"schema":"https://github.com/citation-style-language/schema/raw/master/csl-citation.json"}</w:instrText>
      </w:r>
      <w:r w:rsidRPr="000C72C4">
        <w:rPr>
          <w:rFonts w:ascii="Times New Roman" w:hAnsi="Times New Roman" w:cs="Times New Roman"/>
          <w:sz w:val="24"/>
          <w:szCs w:val="24"/>
          <w:lang w:val="en-US"/>
        </w:rPr>
        <w:fldChar w:fldCharType="separate"/>
      </w:r>
      <w:r w:rsidR="0005289C" w:rsidRPr="000C72C4">
        <w:rPr>
          <w:rFonts w:ascii="Times New Roman" w:hAnsi="Times New Roman" w:cs="Times New Roman"/>
          <w:noProof/>
          <w:sz w:val="24"/>
          <w:szCs w:val="24"/>
          <w:lang w:val="en-US"/>
        </w:rPr>
        <w:t xml:space="preserve">(Lk </w:t>
      </w:r>
      <w:r w:rsidR="0005289C" w:rsidRPr="000C72C4">
        <w:rPr>
          <w:rFonts w:ascii="Times New Roman" w:hAnsi="Times New Roman" w:cs="Times New Roman"/>
          <w:noProof/>
          <w:sz w:val="24"/>
          <w:szCs w:val="24"/>
        </w:rPr>
        <w:t>dkk</w:t>
      </w:r>
      <w:r w:rsidR="0005289C" w:rsidRPr="000C72C4">
        <w:rPr>
          <w:rFonts w:ascii="Times New Roman" w:hAnsi="Times New Roman" w:cs="Times New Roman"/>
          <w:i/>
          <w:noProof/>
          <w:sz w:val="24"/>
          <w:szCs w:val="24"/>
          <w:lang w:val="en-US"/>
        </w:rPr>
        <w:t>.,</w:t>
      </w:r>
      <w:r w:rsidR="0005289C" w:rsidRPr="000C72C4">
        <w:rPr>
          <w:rFonts w:ascii="Times New Roman" w:hAnsi="Times New Roman" w:cs="Times New Roman"/>
          <w:noProof/>
          <w:sz w:val="24"/>
          <w:szCs w:val="24"/>
          <w:lang w:val="en-US"/>
        </w:rPr>
        <w:t xml:space="preserve"> 2019)</w:t>
      </w:r>
      <w:r w:rsidRPr="000C72C4">
        <w:rPr>
          <w:rFonts w:ascii="Times New Roman" w:hAnsi="Times New Roman" w:cs="Times New Roman"/>
          <w:sz w:val="24"/>
          <w:szCs w:val="24"/>
          <w:lang w:val="en-US"/>
        </w:rPr>
        <w:fldChar w:fldCharType="end"/>
      </w:r>
      <w:r w:rsidR="0005289C" w:rsidRPr="000C72C4">
        <w:rPr>
          <w:rFonts w:ascii="Times New Roman" w:hAnsi="Times New Roman" w:cs="Times New Roman"/>
          <w:sz w:val="24"/>
          <w:szCs w:val="24"/>
        </w:rPr>
        <w:t>, indikatornya adalah sbb</w:t>
      </w:r>
      <w:r w:rsidR="0005289C" w:rsidRPr="000C72C4">
        <w:rPr>
          <w:rFonts w:ascii="Times New Roman" w:hAnsi="Times New Roman" w:cs="Times New Roman"/>
          <w:sz w:val="24"/>
          <w:szCs w:val="24"/>
          <w:lang w:val="en-US"/>
        </w:rPr>
        <w:t xml:space="preserve"> :</w:t>
      </w:r>
    </w:p>
    <w:p w:rsidR="0005289C" w:rsidRPr="000C72C4" w:rsidRDefault="0005289C" w:rsidP="005A5D4D">
      <w:pPr>
        <w:pStyle w:val="ListParagraph"/>
        <w:numPr>
          <w:ilvl w:val="0"/>
          <w:numId w:val="13"/>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t>Eksplisit, dukung produk</w:t>
      </w:r>
    </w:p>
    <w:p w:rsidR="0005289C" w:rsidRPr="000C72C4" w:rsidRDefault="0005289C" w:rsidP="005A5D4D">
      <w:pPr>
        <w:pStyle w:val="ListParagraph"/>
        <w:numPr>
          <w:ilvl w:val="0"/>
          <w:numId w:val="13"/>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t>Implisit, menggunakan produk</w:t>
      </w:r>
    </w:p>
    <w:p w:rsidR="0005289C" w:rsidRPr="000C72C4" w:rsidRDefault="0005289C" w:rsidP="005A5D4D">
      <w:pPr>
        <w:pStyle w:val="ListParagraph"/>
        <w:numPr>
          <w:ilvl w:val="0"/>
          <w:numId w:val="13"/>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t>Imperatif, sarankan menggunakan produk</w:t>
      </w:r>
    </w:p>
    <w:p w:rsidR="0005289C" w:rsidRPr="000C72C4" w:rsidRDefault="0005289C" w:rsidP="005A5D4D">
      <w:pPr>
        <w:pStyle w:val="ListParagraph"/>
        <w:numPr>
          <w:ilvl w:val="0"/>
          <w:numId w:val="12"/>
        </w:numPr>
        <w:spacing w:after="0" w:line="480" w:lineRule="auto"/>
        <w:ind w:left="851"/>
        <w:jc w:val="both"/>
        <w:rPr>
          <w:rFonts w:ascii="Times New Roman" w:hAnsi="Times New Roman" w:cs="Times New Roman"/>
          <w:b/>
          <w:sz w:val="24"/>
          <w:szCs w:val="24"/>
        </w:rPr>
      </w:pPr>
      <w:r w:rsidRPr="000C72C4">
        <w:rPr>
          <w:rFonts w:ascii="Times New Roman" w:hAnsi="Times New Roman" w:cs="Times New Roman"/>
          <w:b/>
          <w:sz w:val="24"/>
          <w:szCs w:val="24"/>
        </w:rPr>
        <w:t>Faktor dalam  menentukan selebriti</w:t>
      </w:r>
    </w:p>
    <w:p w:rsidR="008642D9" w:rsidRPr="000C72C4" w:rsidRDefault="006A5613" w:rsidP="000207B1">
      <w:pPr>
        <w:spacing w:after="0" w:line="480" w:lineRule="auto"/>
        <w:ind w:left="851" w:firstLine="425"/>
        <w:jc w:val="both"/>
        <w:rPr>
          <w:rFonts w:ascii="Times New Roman" w:hAnsi="Times New Roman" w:cs="Times New Roman"/>
          <w:sz w:val="24"/>
          <w:szCs w:val="24"/>
        </w:rPr>
      </w:pPr>
      <w:r w:rsidRPr="000C72C4">
        <w:rPr>
          <w:rFonts w:ascii="Times New Roman" w:hAnsi="Times New Roman" w:cs="Times New Roman"/>
          <w:sz w:val="24"/>
          <w:szCs w:val="24"/>
        </w:rPr>
        <w:fldChar w:fldCharType="begin" w:fldLock="1"/>
      </w:r>
      <w:r w:rsidR="0005289C" w:rsidRPr="000C72C4">
        <w:rPr>
          <w:rFonts w:ascii="Times New Roman" w:hAnsi="Times New Roman" w:cs="Times New Roman"/>
          <w:sz w:val="24"/>
          <w:szCs w:val="24"/>
        </w:rPr>
        <w:instrText>ADDIN CSL_CITATION {"citationItems":[{"id":"ITEM-1","itemData":{"abstract":"The research was motivated by the use of motorcycle transportation in Indonesia is currently experiencing significant growth until Indonesia became a target potential for the company's branded motorcycles around the world. Yamaha is one of the popular motorcycles brand in …","author":[{"dropping-particle":"","family":"Fais","given":"Muhammad Ashar","non-dropping-particle":"","parse-names":false,"suffix":""},{"dropping-particle":"","family":"Farida","given":"Dr. Naili","non-dropping-particle":"","parse-names":false,"suffix":""}],"container-title":"Jurnal Ilmu Administrasi Bisnis","id":"ITEM-1","issue":"3","issued":{"date-parts":[["2017"]]},"page":"441-452","title":"Pengaruh brand awareness dan celebrity endorser terhadap repurchase sepeda motor yamaha melalui kepuasan pelanggan (Studi pada konsumen Dealer Yamaha Mataram Sakti Setiabudi, Semarang)","type":"article-journal","volume":"6"},"uris":["http://www.mendeley.com/documents/?uuid=3ce0a30c-ddf2-4349-8943-88fe15f4d970"]}],"mendeley":{"formattedCitation":"(Fais &amp; Farida, 2017)","plainTextFormattedCitation":"(Fais &amp; Farida, 2017)","previouslyFormattedCitation":"(Fais &amp; Farida, 2017)"},"properties":{"noteIndex":0},"schema":"https://github.com/citation-style-language/schema/raw/master/csl-citation.json"}</w:instrText>
      </w:r>
      <w:r w:rsidRPr="000C72C4">
        <w:rPr>
          <w:rFonts w:ascii="Times New Roman" w:hAnsi="Times New Roman" w:cs="Times New Roman"/>
          <w:sz w:val="24"/>
          <w:szCs w:val="24"/>
        </w:rPr>
        <w:fldChar w:fldCharType="separate"/>
      </w:r>
      <w:r w:rsidR="0005289C" w:rsidRPr="000C72C4">
        <w:rPr>
          <w:rFonts w:ascii="Times New Roman" w:hAnsi="Times New Roman" w:cs="Times New Roman"/>
          <w:noProof/>
          <w:sz w:val="24"/>
          <w:szCs w:val="24"/>
        </w:rPr>
        <w:t>(Fais &amp; Farida, 2017)</w:t>
      </w:r>
      <w:r w:rsidRPr="000C72C4">
        <w:rPr>
          <w:rFonts w:ascii="Times New Roman" w:hAnsi="Times New Roman" w:cs="Times New Roman"/>
          <w:sz w:val="24"/>
          <w:szCs w:val="24"/>
        </w:rPr>
        <w:fldChar w:fldCharType="end"/>
      </w:r>
      <w:r w:rsidR="005571A3" w:rsidRPr="000C72C4">
        <w:rPr>
          <w:rFonts w:ascii="Times New Roman" w:hAnsi="Times New Roman" w:cs="Times New Roman"/>
          <w:sz w:val="24"/>
          <w:szCs w:val="24"/>
        </w:rPr>
        <w:t>terdapat</w:t>
      </w:r>
      <w:r w:rsidR="0005289C" w:rsidRPr="000C72C4">
        <w:rPr>
          <w:rFonts w:ascii="Times New Roman" w:hAnsi="Times New Roman" w:cs="Times New Roman"/>
          <w:sz w:val="24"/>
          <w:szCs w:val="24"/>
        </w:rPr>
        <w:t xml:space="preserve"> beberapa  faktor  yang  dipertimbangkan  oleh  perusahaan  dalam  menentukan selebriti yang akan digunakan jasanya untuk mendukung suatu produk, diantaranya adalah :</w:t>
      </w:r>
    </w:p>
    <w:p w:rsidR="0005289C" w:rsidRPr="000C72C4" w:rsidRDefault="0005289C" w:rsidP="005A5D4D">
      <w:pPr>
        <w:pStyle w:val="ListParagraph"/>
        <w:numPr>
          <w:ilvl w:val="0"/>
          <w:numId w:val="14"/>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t xml:space="preserve">Kredibilitas selebriti </w:t>
      </w:r>
    </w:p>
    <w:p w:rsidR="0005289C" w:rsidRPr="000C72C4" w:rsidRDefault="0005289C" w:rsidP="000207B1">
      <w:pPr>
        <w:spacing w:after="0" w:line="480" w:lineRule="auto"/>
        <w:ind w:left="1843" w:firstLine="709"/>
        <w:jc w:val="both"/>
        <w:rPr>
          <w:rFonts w:ascii="Times New Roman" w:hAnsi="Times New Roman" w:cs="Times New Roman"/>
          <w:sz w:val="24"/>
          <w:szCs w:val="24"/>
        </w:rPr>
      </w:pPr>
      <w:r w:rsidRPr="000C72C4">
        <w:rPr>
          <w:rFonts w:ascii="Times New Roman" w:hAnsi="Times New Roman" w:cs="Times New Roman"/>
          <w:sz w:val="24"/>
          <w:szCs w:val="24"/>
        </w:rPr>
        <w:t>Orang-orang  yang  dapat  dipercaya  dan  dianggap  memiliki  pengetahuan  tentang  suatu produk tertentu, akan menjadi seseorang yang paling mampu meyakinkan orang lain untuk mengambil suatu keputusan / tindakan.</w:t>
      </w:r>
    </w:p>
    <w:p w:rsidR="0005289C" w:rsidRPr="000C72C4" w:rsidRDefault="0005289C" w:rsidP="005A5D4D">
      <w:pPr>
        <w:pStyle w:val="ListParagraph"/>
        <w:numPr>
          <w:ilvl w:val="0"/>
          <w:numId w:val="14"/>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t xml:space="preserve">Kecocokan selebriti dengan masyarakat </w:t>
      </w:r>
    </w:p>
    <w:p w:rsidR="00B627FD" w:rsidRPr="000C72C4" w:rsidRDefault="0005289C" w:rsidP="000207B1">
      <w:pPr>
        <w:spacing w:after="0" w:line="480" w:lineRule="auto"/>
        <w:ind w:left="1843" w:firstLine="567"/>
        <w:jc w:val="both"/>
        <w:rPr>
          <w:rFonts w:ascii="Times New Roman" w:hAnsi="Times New Roman" w:cs="Times New Roman"/>
          <w:sz w:val="24"/>
          <w:szCs w:val="24"/>
        </w:rPr>
      </w:pPr>
      <w:r w:rsidRPr="000C72C4">
        <w:rPr>
          <w:rFonts w:ascii="Times New Roman" w:hAnsi="Times New Roman" w:cs="Times New Roman"/>
          <w:sz w:val="24"/>
          <w:szCs w:val="24"/>
        </w:rPr>
        <w:t>Seorang  selebriti  akan  me</w:t>
      </w:r>
      <w:r w:rsidR="00806542" w:rsidRPr="000C72C4">
        <w:rPr>
          <w:rFonts w:ascii="Times New Roman" w:hAnsi="Times New Roman" w:cs="Times New Roman"/>
          <w:sz w:val="24"/>
          <w:szCs w:val="24"/>
        </w:rPr>
        <w:t>njadi  pendukung  yang  efektif</w:t>
      </w:r>
      <w:r w:rsidRPr="000C72C4">
        <w:rPr>
          <w:rFonts w:ascii="Times New Roman" w:hAnsi="Times New Roman" w:cs="Times New Roman"/>
          <w:sz w:val="24"/>
          <w:szCs w:val="24"/>
        </w:rPr>
        <w:t xml:space="preserve"> apab</w:t>
      </w:r>
      <w:r w:rsidR="00806542" w:rsidRPr="000C72C4">
        <w:rPr>
          <w:rFonts w:ascii="Times New Roman" w:hAnsi="Times New Roman" w:cs="Times New Roman"/>
          <w:sz w:val="24"/>
          <w:szCs w:val="24"/>
        </w:rPr>
        <w:t>ila memiliki</w:t>
      </w:r>
      <w:r w:rsidRPr="000C72C4">
        <w:rPr>
          <w:rFonts w:ascii="Times New Roman" w:hAnsi="Times New Roman" w:cs="Times New Roman"/>
          <w:sz w:val="24"/>
          <w:szCs w:val="24"/>
        </w:rPr>
        <w:t xml:space="preserve"> kecocokan dengan khalayak. Misalnya, dukungan selebriti terhadap produk tertentu </w:t>
      </w:r>
      <w:r w:rsidRPr="000C72C4">
        <w:rPr>
          <w:rFonts w:ascii="Times New Roman" w:hAnsi="Times New Roman" w:cs="Times New Roman"/>
          <w:sz w:val="24"/>
          <w:szCs w:val="24"/>
        </w:rPr>
        <w:lastRenderedPageBreak/>
        <w:t>memiliki selera yang sama dengan para penggemar dari selebriti tersebut.</w:t>
      </w:r>
    </w:p>
    <w:p w:rsidR="0005289C" w:rsidRPr="000C72C4" w:rsidRDefault="0005289C" w:rsidP="005A5D4D">
      <w:pPr>
        <w:pStyle w:val="ListParagraph"/>
        <w:numPr>
          <w:ilvl w:val="0"/>
          <w:numId w:val="14"/>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sz w:val="24"/>
          <w:szCs w:val="24"/>
        </w:rPr>
        <w:t xml:space="preserve">Daya tarik selebriti </w:t>
      </w:r>
    </w:p>
    <w:p w:rsidR="0005289C" w:rsidRPr="000C72C4" w:rsidRDefault="0005289C" w:rsidP="00D72751">
      <w:pPr>
        <w:spacing w:after="0" w:line="480" w:lineRule="auto"/>
        <w:ind w:left="1843" w:firstLine="567"/>
        <w:jc w:val="both"/>
        <w:rPr>
          <w:rFonts w:ascii="Times New Roman" w:hAnsi="Times New Roman" w:cs="Times New Roman"/>
          <w:sz w:val="24"/>
          <w:szCs w:val="24"/>
        </w:rPr>
      </w:pPr>
      <w:r w:rsidRPr="000C72C4">
        <w:rPr>
          <w:rFonts w:ascii="Times New Roman" w:hAnsi="Times New Roman" w:cs="Times New Roman"/>
          <w:sz w:val="24"/>
          <w:szCs w:val="24"/>
        </w:rPr>
        <w:t>Daya  tarik  selebriti  dapat  meliputi  keramahan  dan  kepribadiannya  yang  menyenangkan dalam menyampaikan pesan mengenai suatu produk tertentu.</w:t>
      </w:r>
    </w:p>
    <w:p w:rsidR="0005289C" w:rsidRPr="000C72C4" w:rsidRDefault="00540083" w:rsidP="005A5D4D">
      <w:pPr>
        <w:pStyle w:val="ListParagraph"/>
        <w:numPr>
          <w:ilvl w:val="0"/>
          <w:numId w:val="6"/>
        </w:numPr>
        <w:spacing w:after="0" w:line="480" w:lineRule="auto"/>
        <w:jc w:val="both"/>
        <w:rPr>
          <w:rFonts w:ascii="Times New Roman" w:hAnsi="Times New Roman" w:cs="Times New Roman"/>
          <w:b/>
          <w:sz w:val="24"/>
          <w:szCs w:val="24"/>
        </w:rPr>
      </w:pPr>
      <w:r w:rsidRPr="000C72C4">
        <w:rPr>
          <w:rFonts w:ascii="Times New Roman" w:hAnsi="Times New Roman" w:cs="Times New Roman"/>
          <w:b/>
          <w:sz w:val="24"/>
          <w:szCs w:val="24"/>
        </w:rPr>
        <w:t>K</w:t>
      </w:r>
      <w:r w:rsidR="0005289C" w:rsidRPr="000C72C4">
        <w:rPr>
          <w:rFonts w:ascii="Times New Roman" w:hAnsi="Times New Roman" w:cs="Times New Roman"/>
          <w:b/>
          <w:sz w:val="24"/>
          <w:szCs w:val="24"/>
        </w:rPr>
        <w:t>epercayaan</w:t>
      </w:r>
    </w:p>
    <w:p w:rsidR="0005289C" w:rsidRPr="000C72C4" w:rsidRDefault="0005289C" w:rsidP="005A5D4D">
      <w:pPr>
        <w:pStyle w:val="ListParagraph"/>
        <w:numPr>
          <w:ilvl w:val="0"/>
          <w:numId w:val="15"/>
        </w:numPr>
        <w:spacing w:after="0" w:line="480" w:lineRule="auto"/>
        <w:ind w:left="851"/>
        <w:jc w:val="both"/>
        <w:rPr>
          <w:rFonts w:ascii="Times New Roman" w:hAnsi="Times New Roman" w:cs="Times New Roman"/>
          <w:b/>
          <w:sz w:val="24"/>
          <w:szCs w:val="24"/>
        </w:rPr>
      </w:pPr>
      <w:r w:rsidRPr="000C72C4">
        <w:rPr>
          <w:rFonts w:ascii="Times New Roman" w:hAnsi="Times New Roman" w:cs="Times New Roman"/>
          <w:b/>
          <w:sz w:val="24"/>
          <w:szCs w:val="24"/>
        </w:rPr>
        <w:t>Pengertian Kepercayaan</w:t>
      </w:r>
    </w:p>
    <w:p w:rsidR="0005289C" w:rsidRPr="000C72C4" w:rsidRDefault="0005289C" w:rsidP="00180532">
      <w:pPr>
        <w:spacing w:after="0" w:line="480" w:lineRule="auto"/>
        <w:ind w:left="851" w:firstLine="567"/>
        <w:jc w:val="both"/>
        <w:rPr>
          <w:rFonts w:ascii="Times New Roman" w:hAnsi="Times New Roman" w:cs="Times New Roman"/>
          <w:sz w:val="24"/>
          <w:szCs w:val="24"/>
        </w:rPr>
      </w:pPr>
      <w:r w:rsidRPr="000C72C4">
        <w:rPr>
          <w:rFonts w:ascii="Times New Roman" w:hAnsi="Times New Roman" w:cs="Times New Roman"/>
          <w:sz w:val="24"/>
          <w:szCs w:val="24"/>
        </w:rPr>
        <w:t>Kepercayaan  secara umum dipand</w:t>
      </w:r>
      <w:r w:rsidR="00180532" w:rsidRPr="000C72C4">
        <w:rPr>
          <w:rFonts w:ascii="Times New Roman" w:hAnsi="Times New Roman" w:cs="Times New Roman"/>
          <w:sz w:val="24"/>
          <w:szCs w:val="24"/>
        </w:rPr>
        <w:t xml:space="preserve">ang sebagai unsur mendasar bagi keberhasilan </w:t>
      </w:r>
      <w:r w:rsidR="00180532" w:rsidRPr="000C72C4">
        <w:rPr>
          <w:rFonts w:ascii="Times New Roman" w:hAnsi="Times New Roman" w:cs="Times New Roman"/>
          <w:i/>
          <w:sz w:val="24"/>
          <w:szCs w:val="24"/>
        </w:rPr>
        <w:t>relationship</w:t>
      </w:r>
      <w:r w:rsidR="00180532" w:rsidRPr="000C72C4">
        <w:rPr>
          <w:rFonts w:ascii="Times New Roman" w:hAnsi="Times New Roman" w:cs="Times New Roman"/>
          <w:sz w:val="24"/>
          <w:szCs w:val="24"/>
        </w:rPr>
        <w:t>. Tanpa adanya kepercayaan,</w:t>
      </w:r>
      <w:r w:rsidRPr="000C72C4">
        <w:rPr>
          <w:rFonts w:ascii="Times New Roman" w:hAnsi="Times New Roman" w:cs="Times New Roman"/>
          <w:sz w:val="24"/>
          <w:szCs w:val="24"/>
        </w:rPr>
        <w:t xml:space="preserve"> suatu  </w:t>
      </w:r>
      <w:r w:rsidRPr="000C72C4">
        <w:rPr>
          <w:rFonts w:ascii="Times New Roman" w:hAnsi="Times New Roman" w:cs="Times New Roman"/>
          <w:i/>
          <w:sz w:val="24"/>
          <w:szCs w:val="24"/>
        </w:rPr>
        <w:t>relationship</w:t>
      </w:r>
      <w:r w:rsidRPr="000C72C4">
        <w:rPr>
          <w:rFonts w:ascii="Times New Roman" w:hAnsi="Times New Roman" w:cs="Times New Roman"/>
          <w:sz w:val="24"/>
          <w:szCs w:val="24"/>
        </w:rPr>
        <w:t>tidak  akan  bertahan  dalam  jangka  waktu yang panjang (Widyawati, 2013: 74-96</w:t>
      </w:r>
      <w:r w:rsidR="00A300B3" w:rsidRPr="000C72C4">
        <w:rPr>
          <w:rFonts w:ascii="Times New Roman" w:hAnsi="Times New Roman" w:cs="Times New Roman"/>
          <w:sz w:val="24"/>
          <w:szCs w:val="24"/>
        </w:rPr>
        <w:t xml:space="preserve">). </w:t>
      </w:r>
      <w:r w:rsidR="00E16FAF" w:rsidRPr="000C72C4">
        <w:rPr>
          <w:rFonts w:ascii="Times New Roman" w:hAnsi="Times New Roman" w:cs="Times New Roman"/>
          <w:sz w:val="24"/>
          <w:szCs w:val="24"/>
        </w:rPr>
        <w:t>Kepercayaan dapat digunakan sebagai skala pengukuran rasa suka terhadap merek, dimana rasa suka seorang pembeli terhadap merek termasuk ke dalam tingkatan keempat loyalitas pada piramida loyalitas merek (Aaker, 2008:</w:t>
      </w:r>
      <w:r w:rsidR="00806542" w:rsidRPr="000C72C4">
        <w:rPr>
          <w:rFonts w:ascii="Times New Roman" w:hAnsi="Times New Roman" w:cs="Times New Roman"/>
          <w:sz w:val="24"/>
          <w:szCs w:val="24"/>
        </w:rPr>
        <w:t xml:space="preserve"> 6</w:t>
      </w:r>
      <w:r w:rsidR="00E16FAF" w:rsidRPr="000C72C4">
        <w:rPr>
          <w:rFonts w:ascii="Times New Roman" w:hAnsi="Times New Roman" w:cs="Times New Roman"/>
          <w:sz w:val="24"/>
          <w:szCs w:val="24"/>
        </w:rPr>
        <w:t>6).</w:t>
      </w:r>
    </w:p>
    <w:p w:rsidR="0005289C" w:rsidRPr="000C72C4" w:rsidRDefault="0005289C" w:rsidP="00EC7261">
      <w:pPr>
        <w:spacing w:after="0" w:line="480" w:lineRule="auto"/>
        <w:ind w:left="851" w:firstLine="708"/>
        <w:jc w:val="both"/>
        <w:rPr>
          <w:rFonts w:ascii="Times New Roman" w:hAnsi="Times New Roman" w:cs="Times New Roman"/>
          <w:sz w:val="24"/>
          <w:szCs w:val="24"/>
        </w:rPr>
      </w:pPr>
      <w:r w:rsidRPr="000C72C4">
        <w:rPr>
          <w:rFonts w:ascii="Times New Roman" w:hAnsi="Times New Roman" w:cs="Times New Roman"/>
          <w:sz w:val="24"/>
          <w:szCs w:val="24"/>
        </w:rPr>
        <w:t>Kepercayaan konsumen/pelanggan terbentuk dari rasa aman dalam int</w:t>
      </w:r>
      <w:r w:rsidR="008F1FDA" w:rsidRPr="000C72C4">
        <w:rPr>
          <w:rFonts w:ascii="Times New Roman" w:hAnsi="Times New Roman" w:cs="Times New Roman"/>
          <w:sz w:val="24"/>
          <w:szCs w:val="24"/>
        </w:rPr>
        <w:t>eraksinya terhadap  suatu  yang</w:t>
      </w:r>
      <w:r w:rsidRPr="000C72C4">
        <w:rPr>
          <w:rFonts w:ascii="Times New Roman" w:hAnsi="Times New Roman" w:cs="Times New Roman"/>
          <w:sz w:val="24"/>
          <w:szCs w:val="24"/>
        </w:rPr>
        <w:t xml:space="preserve"> diing</w:t>
      </w:r>
      <w:r w:rsidR="008F1FDA" w:rsidRPr="000C72C4">
        <w:rPr>
          <w:rFonts w:ascii="Times New Roman" w:hAnsi="Times New Roman" w:cs="Times New Roman"/>
          <w:sz w:val="24"/>
          <w:szCs w:val="24"/>
        </w:rPr>
        <w:t>inkan dan diharapkan  sehingga akan</w:t>
      </w:r>
      <w:r w:rsidRPr="000C72C4">
        <w:rPr>
          <w:rFonts w:ascii="Times New Roman" w:hAnsi="Times New Roman" w:cs="Times New Roman"/>
          <w:sz w:val="24"/>
          <w:szCs w:val="24"/>
        </w:rPr>
        <w:t xml:space="preserve"> memberikan hasil yang positif dan menguntungkan bagi konsumen/pelanggan </w:t>
      </w:r>
      <w:r w:rsidR="006A5613"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abstract":"Potensi pasar galangan kapal dalam negeri dalam melayani industri pelayaran sebagai konsumen dan juga untuk ikut mendorong memenuhi kebutuhan armada pelayaran sangat besar, hal ini salah satunya dapat dilihat dengan tingginya kebutuhan armada angkutan laut untuk perdagangan internasional dan antarpulau di Indonesia. Persaingan antargalangan kapal juga semakin ketat, sehingga menjadi tantangan dan tuntutan bagi masing-masing galangan untuk bisa mempertahankan pelanggannya ataupun merebut pasar yang ada. Oleh karenanya diperlukan langlah-langkah strategis oleh tiap perusahaan galangan kapal untuk tetap bisa bertahan dan bersaing di dunia bisnis perkapalan. Tujuan dari penelitian ini adalah untuk mendeskripsikan dan menganalisis pengaruh antarvariabel terhadap loyalitas pelanggan PT PAL Indonesia. Penelitian ini menggunakan penelitian exsplanatori), pendekatan yang digunakan adalah kuantitatif, dengan metode statistik analisis jalur dengan menggunakan software SPSS. Populasi dalam penelitian ini adalah seluruh perusahaan pelanggan PT PAL Indonesia Persero Surabaya yang berjumlah 60 perusahaan/instansi. Hasil penelitian yang telah dilakukan secara langsung maupun tidak langsung menunjukkan positif yang berarti terdapat pengaruh yang signifikan.","author":[{"dropping-particle":"","family":"Ahmadi","given":"Anang Sudi","non-dropping-particle":"","parse-names":false,"suffix":""},{"dropping-particle":"","family":"Budiarto","given":"Wasis","non-dropping-particle":"","parse-names":false,"suffix":""},{"dropping-particle":"","family":"Indrawati","given":"Mei","non-dropping-particle":"","parse-names":false,"suffix":""}],"container-title":"Jurnal Manajerial Bisnis ISSN 2597 – 503X","id":"ITEM-1","issued":{"date-parts":[["2015"]]},"page":"34-46","title":"Pengaruh Kualitas Produk dan Kepercayaan Pelanggan terhadap Kepuasan Pelanggan pada PT. PAL Indonesia (Persero) Surabaya Melalui Keputusan Pembelian","type":"article-journal"},"uris":["http://www.mendeley.com/documents/?uuid=f119a260-b65c-4225-b973-075d38fb3a09"]}],"mendeley":{"formattedCitation":"(Ahmadi et al., 2015)","plainTextFormattedCitation":"(Ahmadi et al., 2015)","previouslyFormattedCitation":"(Ahmadi et al., 2015)"},"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Ahmadi</w:t>
      </w:r>
      <w:r w:rsidRPr="000C72C4">
        <w:rPr>
          <w:rFonts w:ascii="Times New Roman" w:hAnsi="Times New Roman" w:cs="Times New Roman"/>
          <w:noProof/>
          <w:sz w:val="24"/>
          <w:szCs w:val="24"/>
        </w:rPr>
        <w:t xml:space="preserve"> dkk</w:t>
      </w:r>
      <w:r w:rsidRPr="000C72C4">
        <w:rPr>
          <w:rFonts w:ascii="Times New Roman" w:hAnsi="Times New Roman" w:cs="Times New Roman"/>
          <w:i/>
          <w:noProof/>
          <w:sz w:val="24"/>
          <w:szCs w:val="24"/>
          <w:lang w:val="en-US"/>
        </w:rPr>
        <w:t>.,</w:t>
      </w:r>
      <w:r w:rsidRPr="000C72C4">
        <w:rPr>
          <w:rFonts w:ascii="Times New Roman" w:hAnsi="Times New Roman" w:cs="Times New Roman"/>
          <w:noProof/>
          <w:sz w:val="24"/>
          <w:szCs w:val="24"/>
          <w:lang w:val="en-US"/>
        </w:rPr>
        <w:t xml:space="preserve"> 2015)</w:t>
      </w:r>
      <w:r w:rsidR="006A5613"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rPr>
        <w:t>. Kepercayaan pelanggan menja</w:t>
      </w:r>
      <w:r w:rsidR="008F1FDA" w:rsidRPr="000C72C4">
        <w:rPr>
          <w:rFonts w:ascii="Times New Roman" w:hAnsi="Times New Roman" w:cs="Times New Roman"/>
          <w:sz w:val="24"/>
          <w:szCs w:val="24"/>
        </w:rPr>
        <w:t>di salah satu faktor</w:t>
      </w:r>
      <w:r w:rsidRPr="000C72C4">
        <w:rPr>
          <w:rFonts w:ascii="Times New Roman" w:hAnsi="Times New Roman" w:cs="Times New Roman"/>
          <w:sz w:val="24"/>
          <w:szCs w:val="24"/>
        </w:rPr>
        <w:t xml:space="preserve"> penting dalam perusahaan. Semakin banyaknya persaingan produk, salah satunya produk kecantikan maka pelanggan harus pandai dalam  memilih produk yang  dianggap aman. Kepercayaan pelanggan terhadap suatu produk diperoleh jika produk tersebut memiliki </w:t>
      </w:r>
      <w:r w:rsidRPr="000C72C4">
        <w:rPr>
          <w:rFonts w:ascii="Times New Roman" w:hAnsi="Times New Roman" w:cs="Times New Roman"/>
          <w:sz w:val="24"/>
          <w:szCs w:val="24"/>
        </w:rPr>
        <w:lastRenderedPageBreak/>
        <w:t>citra dan penilaian baik dimata  pelanggan. Pelanggan</w:t>
      </w:r>
      <w:r w:rsidR="008F1FDA" w:rsidRPr="000C72C4">
        <w:rPr>
          <w:rFonts w:ascii="Times New Roman" w:hAnsi="Times New Roman" w:cs="Times New Roman"/>
          <w:sz w:val="24"/>
          <w:szCs w:val="24"/>
        </w:rPr>
        <w:t xml:space="preserve"> yang sudah</w:t>
      </w:r>
      <w:r w:rsidRPr="000C72C4">
        <w:rPr>
          <w:rFonts w:ascii="Times New Roman" w:hAnsi="Times New Roman" w:cs="Times New Roman"/>
          <w:sz w:val="24"/>
          <w:szCs w:val="24"/>
        </w:rPr>
        <w:t xml:space="preserve"> mempercayai </w:t>
      </w:r>
      <w:r w:rsidR="008F1FDA" w:rsidRPr="000C72C4">
        <w:rPr>
          <w:rFonts w:ascii="Times New Roman" w:hAnsi="Times New Roman" w:cs="Times New Roman"/>
          <w:sz w:val="24"/>
          <w:szCs w:val="24"/>
        </w:rPr>
        <w:t>sebuah produk maka pelanggan akan melakukan</w:t>
      </w:r>
      <w:r w:rsidRPr="000C72C4">
        <w:rPr>
          <w:rFonts w:ascii="Times New Roman" w:hAnsi="Times New Roman" w:cs="Times New Roman"/>
          <w:sz w:val="24"/>
          <w:szCs w:val="24"/>
        </w:rPr>
        <w:t xml:space="preserve"> pembelian</w:t>
      </w:r>
      <w:r w:rsidR="008F1FDA" w:rsidRPr="000C72C4">
        <w:rPr>
          <w:rFonts w:ascii="Times New Roman" w:hAnsi="Times New Roman" w:cs="Times New Roman"/>
          <w:sz w:val="24"/>
          <w:szCs w:val="24"/>
        </w:rPr>
        <w:t xml:space="preserve"> ulang terhadap</w:t>
      </w:r>
      <w:r w:rsidRPr="000C72C4">
        <w:rPr>
          <w:rFonts w:ascii="Times New Roman" w:hAnsi="Times New Roman" w:cs="Times New Roman"/>
          <w:sz w:val="24"/>
          <w:szCs w:val="24"/>
        </w:rPr>
        <w:t xml:space="preserve"> produk tersebut</w:t>
      </w:r>
      <w:r w:rsidR="00235736" w:rsidRPr="000C72C4">
        <w:rPr>
          <w:rFonts w:ascii="Times New Roman" w:hAnsi="Times New Roman" w:cs="Times New Roman"/>
          <w:sz w:val="24"/>
          <w:szCs w:val="24"/>
        </w:rPr>
        <w:t>.</w:t>
      </w:r>
      <w:r w:rsidRPr="000C72C4">
        <w:rPr>
          <w:rFonts w:ascii="Times New Roman" w:hAnsi="Times New Roman" w:cs="Times New Roman"/>
          <w:sz w:val="24"/>
          <w:szCs w:val="24"/>
        </w:rPr>
        <w:t xml:space="preserve">Kepercayaan berpengaruh  secara  positif  dan  signifikan  terhadap  kepuasan  pelanggan </w:t>
      </w:r>
      <w:r w:rsidR="006A5613"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abstract":"Service quality is a strategy which is used by the company to maintain and to attract customers. Provide superior service for business practitioners is an important strategy since it can attract new customers. On economic class train in Surabaya the level of customer confidence is considered to be not fully trust. It is due to the occurence of train wreck which have made the users of train service feel worried when they have to use economic class. Problems always occur on ticketing when it is reviewed from service quality aspect. This research is meant to find out the influence trust, service quality factor, and facilities to the the customer of economic class train transportation service in Surabaya. This research is causal comparative research. The population is all customers of economic class train in Surabaya. The numbers of samples are 100 respondents which have been selected by using slovin formula. The data analysis technique has been carried out by using multiple linear regressions. The result of this research shows that trust gives significant and positive influence to the customer satisfaction of economic class train transportation service. Service quality gives significant and positive influence to the customer satisfaction of economic class train transportation service. Facility gives significant and positive influence to the customers satisfaction of economic class train transportation service.","author":[{"dropping-particle":"","family":"Susanti","given":"Desi","non-dropping-particle":"","parse-names":false,"suffix":""},{"dropping-particle":"","family":"Wahyuni","given":"Dewi Urip","non-dropping-particle":"","parse-names":false,"suffix":""}],"container-title":"Jurnal Ilmu dan Riset Manajemen","id":"ITEM-1","issue":"5","issued":{"date-parts":[["2017"]]},"page":"1-19","title":"Pengaruh Faktor Kepercayaan, Kualitas Layanan, Dan Fasilitas Terhadap Kepuasan Pelanggan Kereta Api","type":"article-journal","volume":"6"},"uris":["http://www.mendeley.com/documents/?uuid=0cfaef02-c12d-4480-a7a8-4827d024a6b3"]}],"mendeley":{"formattedCitation":"(Susanti &amp; Wahyuni, 2017)","plainTextFormattedCitation":"(Susanti &amp; Wahyuni, 2017)","previouslyFormattedCitation":"(Susanti &amp; Wahyuni, 2017)"},"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Susanti &amp; Wahyuni, 2017)</w:t>
      </w:r>
      <w:r w:rsidR="006A5613"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rPr>
        <w:t>.</w:t>
      </w:r>
    </w:p>
    <w:p w:rsidR="0005289C" w:rsidRPr="000C72C4" w:rsidRDefault="0005289C" w:rsidP="005A5D4D">
      <w:pPr>
        <w:pStyle w:val="ListParagraph"/>
        <w:numPr>
          <w:ilvl w:val="0"/>
          <w:numId w:val="15"/>
        </w:numPr>
        <w:spacing w:after="0" w:line="480" w:lineRule="auto"/>
        <w:ind w:left="851"/>
        <w:jc w:val="both"/>
        <w:rPr>
          <w:rFonts w:ascii="Times New Roman" w:hAnsi="Times New Roman" w:cs="Times New Roman"/>
          <w:b/>
          <w:sz w:val="24"/>
          <w:szCs w:val="24"/>
        </w:rPr>
      </w:pPr>
      <w:r w:rsidRPr="000C72C4">
        <w:rPr>
          <w:rFonts w:ascii="Times New Roman" w:hAnsi="Times New Roman" w:cs="Times New Roman"/>
          <w:b/>
          <w:sz w:val="24"/>
          <w:szCs w:val="24"/>
        </w:rPr>
        <w:t xml:space="preserve">Indikator kepercayaan </w:t>
      </w:r>
    </w:p>
    <w:p w:rsidR="0005289C" w:rsidRPr="000C72C4" w:rsidRDefault="006A5613" w:rsidP="00D72751">
      <w:pPr>
        <w:spacing w:after="0" w:line="480" w:lineRule="auto"/>
        <w:ind w:firstLine="1440"/>
        <w:jc w:val="both"/>
        <w:rPr>
          <w:rFonts w:ascii="Times New Roman" w:hAnsi="Times New Roman" w:cs="Times New Roman"/>
          <w:sz w:val="24"/>
          <w:szCs w:val="24"/>
          <w:lang w:val="en-US"/>
        </w:rPr>
      </w:pPr>
      <w:r w:rsidRPr="000C72C4">
        <w:rPr>
          <w:rFonts w:ascii="Times New Roman" w:hAnsi="Times New Roman" w:cs="Times New Roman"/>
          <w:sz w:val="24"/>
          <w:szCs w:val="24"/>
          <w:lang w:val="en-US"/>
        </w:rPr>
        <w:fldChar w:fldCharType="begin" w:fldLock="1"/>
      </w:r>
      <w:r w:rsidR="0005289C" w:rsidRPr="000C72C4">
        <w:rPr>
          <w:rFonts w:ascii="Times New Roman" w:hAnsi="Times New Roman" w:cs="Times New Roman"/>
          <w:sz w:val="24"/>
          <w:szCs w:val="24"/>
          <w:lang w:val="en-US"/>
        </w:rPr>
        <w:instrText>ADDIN CSL_CITATION {"citationItems":[{"id":"ITEM-1","itemData":{"author":[{"dropping-particle":"","family":"Ndruru","given":"Yuriani Gori","non-dropping-particle":"","parse-names":false,"suffix":""},{"dropping-particle":"","family":"Rinaldo","given":"Jhon","non-dropping-particle":"","parse-names":false,"suffix":""},{"dropping-particle":"","family":"Yulistia","given":"","non-dropping-particle":"","parse-names":false,"suffix":""}],"id":"ITEM-1","issue":"1","issued":{"date-parts":[["2021"]]},"page":"123-134","title":"Pengaruh Kepercayaan, Kualitas Produk Dan Hargaterhadap Kepuasan Pelanggan Pada Pt.Transmart Kota Padang","type":"article-journal","volume":"663"},"uris":["http://www.mendeley.com/documents/?uuid=14711d34-9bc6-4e7b-a675-ad0e97915b97"]}],"mendeley":{"formattedCitation":"(Ndruru et al., 2021)","plainTextFormattedCitation":"(Ndruru et al., 2021)","previouslyFormattedCitation":"(Ndruru et al., 2021)"},"properties":{"noteIndex":0},"schema":"https://github.com/citation-style-language/schema/raw/master/csl-citation.json"}</w:instrText>
      </w:r>
      <w:r w:rsidRPr="000C72C4">
        <w:rPr>
          <w:rFonts w:ascii="Times New Roman" w:hAnsi="Times New Roman" w:cs="Times New Roman"/>
          <w:sz w:val="24"/>
          <w:szCs w:val="24"/>
          <w:lang w:val="en-US"/>
        </w:rPr>
        <w:fldChar w:fldCharType="separate"/>
      </w:r>
      <w:r w:rsidR="0005289C" w:rsidRPr="000C72C4">
        <w:rPr>
          <w:rFonts w:ascii="Times New Roman" w:hAnsi="Times New Roman" w:cs="Times New Roman"/>
          <w:noProof/>
          <w:sz w:val="24"/>
          <w:szCs w:val="24"/>
          <w:lang w:val="en-US"/>
        </w:rPr>
        <w:t>(Ndruru</w:t>
      </w:r>
      <w:r w:rsidR="0005289C" w:rsidRPr="000C72C4">
        <w:rPr>
          <w:rFonts w:ascii="Times New Roman" w:hAnsi="Times New Roman" w:cs="Times New Roman"/>
          <w:noProof/>
          <w:sz w:val="24"/>
          <w:szCs w:val="24"/>
        </w:rPr>
        <w:t>dkk</w:t>
      </w:r>
      <w:r w:rsidR="0005289C" w:rsidRPr="000C72C4">
        <w:rPr>
          <w:rFonts w:ascii="Times New Roman" w:hAnsi="Times New Roman" w:cs="Times New Roman"/>
          <w:i/>
          <w:noProof/>
          <w:sz w:val="24"/>
          <w:szCs w:val="24"/>
          <w:lang w:val="en-US"/>
        </w:rPr>
        <w:t>.,</w:t>
      </w:r>
      <w:r w:rsidR="0005289C" w:rsidRPr="000C72C4">
        <w:rPr>
          <w:rFonts w:ascii="Times New Roman" w:hAnsi="Times New Roman" w:cs="Times New Roman"/>
          <w:noProof/>
          <w:sz w:val="24"/>
          <w:szCs w:val="24"/>
          <w:lang w:val="en-US"/>
        </w:rPr>
        <w:t xml:space="preserve"> 2021)</w:t>
      </w:r>
      <w:r w:rsidRPr="000C72C4">
        <w:rPr>
          <w:rFonts w:ascii="Times New Roman" w:hAnsi="Times New Roman" w:cs="Times New Roman"/>
          <w:sz w:val="24"/>
          <w:szCs w:val="24"/>
          <w:lang w:val="en-US"/>
        </w:rPr>
        <w:fldChar w:fldCharType="end"/>
      </w:r>
      <w:r w:rsidR="0005289C" w:rsidRPr="000C72C4">
        <w:rPr>
          <w:rFonts w:ascii="Times New Roman" w:hAnsi="Times New Roman" w:cs="Times New Roman"/>
          <w:sz w:val="24"/>
          <w:szCs w:val="24"/>
        </w:rPr>
        <w:t>, indikatornya adalah sbb</w:t>
      </w:r>
      <w:r w:rsidR="0005289C" w:rsidRPr="000C72C4">
        <w:rPr>
          <w:rFonts w:ascii="Times New Roman" w:hAnsi="Times New Roman" w:cs="Times New Roman"/>
          <w:sz w:val="24"/>
          <w:szCs w:val="24"/>
          <w:lang w:val="en-US"/>
        </w:rPr>
        <w:t xml:space="preserve"> :</w:t>
      </w:r>
    </w:p>
    <w:p w:rsidR="0005289C" w:rsidRPr="000C72C4" w:rsidRDefault="0005289C" w:rsidP="005A5D4D">
      <w:pPr>
        <w:pStyle w:val="ListParagraph"/>
        <w:numPr>
          <w:ilvl w:val="0"/>
          <w:numId w:val="16"/>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Jaminan  Kepuasan</w:t>
      </w:r>
    </w:p>
    <w:p w:rsidR="0005289C" w:rsidRPr="000C72C4" w:rsidRDefault="0005289C" w:rsidP="005A5D4D">
      <w:pPr>
        <w:pStyle w:val="ListParagraph"/>
        <w:numPr>
          <w:ilvl w:val="0"/>
          <w:numId w:val="16"/>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 xml:space="preserve">Perhatian </w:t>
      </w:r>
    </w:p>
    <w:p w:rsidR="00E16FAF" w:rsidRPr="00367440" w:rsidRDefault="0005289C" w:rsidP="00EC7261">
      <w:pPr>
        <w:pStyle w:val="ListParagraph"/>
        <w:numPr>
          <w:ilvl w:val="0"/>
          <w:numId w:val="16"/>
        </w:numPr>
        <w:spacing w:after="0" w:line="480" w:lineRule="auto"/>
        <w:ind w:left="1701" w:hanging="425"/>
        <w:jc w:val="both"/>
        <w:rPr>
          <w:rFonts w:ascii="Times New Roman" w:hAnsi="Times New Roman" w:cs="Times New Roman"/>
          <w:sz w:val="24"/>
          <w:szCs w:val="24"/>
        </w:rPr>
      </w:pPr>
      <w:r w:rsidRPr="000C72C4">
        <w:rPr>
          <w:rFonts w:ascii="Times New Roman" w:hAnsi="Times New Roman" w:cs="Times New Roman"/>
          <w:sz w:val="24"/>
          <w:szCs w:val="24"/>
        </w:rPr>
        <w:t>Keterus-terangan</w:t>
      </w:r>
    </w:p>
    <w:p w:rsidR="0005289C" w:rsidRPr="000C72C4" w:rsidRDefault="00D72751" w:rsidP="005A5D4D">
      <w:pPr>
        <w:pStyle w:val="ListParagraph"/>
        <w:numPr>
          <w:ilvl w:val="0"/>
          <w:numId w:val="6"/>
        </w:numPr>
        <w:spacing w:after="0" w:line="480" w:lineRule="auto"/>
        <w:rPr>
          <w:rFonts w:ascii="Times New Roman" w:hAnsi="Times New Roman" w:cs="Times New Roman"/>
          <w:b/>
          <w:sz w:val="24"/>
          <w:szCs w:val="24"/>
        </w:rPr>
      </w:pPr>
      <w:r w:rsidRPr="000C72C4">
        <w:rPr>
          <w:rFonts w:ascii="Times New Roman" w:hAnsi="Times New Roman" w:cs="Times New Roman"/>
          <w:b/>
          <w:sz w:val="24"/>
          <w:szCs w:val="24"/>
        </w:rPr>
        <w:t>Penelitian yang Relevan</w:t>
      </w:r>
    </w:p>
    <w:p w:rsidR="00D72751" w:rsidRPr="000C72C4" w:rsidRDefault="004378C3" w:rsidP="00D72751">
      <w:pPr>
        <w:pStyle w:val="ListParagraph"/>
        <w:spacing w:after="0" w:line="480" w:lineRule="auto"/>
        <w:jc w:val="center"/>
        <w:rPr>
          <w:rFonts w:ascii="Times New Roman" w:hAnsi="Times New Roman" w:cs="Times New Roman"/>
          <w:b/>
          <w:sz w:val="24"/>
          <w:szCs w:val="24"/>
        </w:rPr>
      </w:pPr>
      <w:r w:rsidRPr="000C72C4">
        <w:rPr>
          <w:rFonts w:ascii="Times New Roman" w:hAnsi="Times New Roman" w:cs="Times New Roman"/>
          <w:b/>
          <w:sz w:val="24"/>
          <w:szCs w:val="24"/>
        </w:rPr>
        <w:t>Tabel 2</w:t>
      </w:r>
      <w:r w:rsidR="00D72751" w:rsidRPr="000C72C4">
        <w:rPr>
          <w:rFonts w:ascii="Times New Roman" w:hAnsi="Times New Roman" w:cs="Times New Roman"/>
          <w:b/>
          <w:sz w:val="24"/>
          <w:szCs w:val="24"/>
        </w:rPr>
        <w:t>.I</w:t>
      </w:r>
    </w:p>
    <w:p w:rsidR="00D72751" w:rsidRPr="000C72C4" w:rsidRDefault="00D72751" w:rsidP="00D72751">
      <w:pPr>
        <w:pStyle w:val="ListParagraph"/>
        <w:spacing w:after="0" w:line="480" w:lineRule="auto"/>
        <w:jc w:val="center"/>
        <w:rPr>
          <w:rFonts w:ascii="Times New Roman" w:hAnsi="Times New Roman" w:cs="Times New Roman"/>
          <w:b/>
          <w:sz w:val="24"/>
          <w:szCs w:val="24"/>
        </w:rPr>
      </w:pPr>
      <w:r w:rsidRPr="000C72C4">
        <w:rPr>
          <w:rFonts w:ascii="Times New Roman" w:hAnsi="Times New Roman" w:cs="Times New Roman"/>
          <w:b/>
          <w:sz w:val="24"/>
          <w:szCs w:val="24"/>
        </w:rPr>
        <w:t>Penelitian yang Relevan</w:t>
      </w:r>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40"/>
        <w:gridCol w:w="2012"/>
        <w:gridCol w:w="2551"/>
        <w:gridCol w:w="3261"/>
      </w:tblGrid>
      <w:tr w:rsidR="00D72751" w:rsidRPr="000C72C4" w:rsidTr="00835CDA">
        <w:tc>
          <w:tcPr>
            <w:tcW w:w="540" w:type="dxa"/>
          </w:tcPr>
          <w:p w:rsidR="00D72751" w:rsidRPr="000C72C4" w:rsidRDefault="00D72751" w:rsidP="00D72751">
            <w:pPr>
              <w:jc w:val="both"/>
              <w:rPr>
                <w:rFonts w:ascii="Times New Roman" w:hAnsi="Times New Roman" w:cs="Times New Roman"/>
                <w:b/>
              </w:rPr>
            </w:pPr>
            <w:r w:rsidRPr="000C72C4">
              <w:rPr>
                <w:rFonts w:ascii="Times New Roman" w:hAnsi="Times New Roman" w:cs="Times New Roman"/>
                <w:b/>
              </w:rPr>
              <w:t>No.</w:t>
            </w:r>
          </w:p>
        </w:tc>
        <w:tc>
          <w:tcPr>
            <w:tcW w:w="2012" w:type="dxa"/>
          </w:tcPr>
          <w:p w:rsidR="00D72751" w:rsidRPr="000C72C4" w:rsidRDefault="00D72751" w:rsidP="00D72751">
            <w:pPr>
              <w:jc w:val="center"/>
              <w:rPr>
                <w:rFonts w:ascii="Times New Roman" w:hAnsi="Times New Roman" w:cs="Times New Roman"/>
                <w:b/>
              </w:rPr>
            </w:pPr>
            <w:r w:rsidRPr="000C72C4">
              <w:rPr>
                <w:rFonts w:ascii="Times New Roman" w:hAnsi="Times New Roman" w:cs="Times New Roman"/>
                <w:b/>
              </w:rPr>
              <w:t>Judul, Nama Peneliti, Tahun</w:t>
            </w:r>
          </w:p>
        </w:tc>
        <w:tc>
          <w:tcPr>
            <w:tcW w:w="2551" w:type="dxa"/>
          </w:tcPr>
          <w:p w:rsidR="00D72751" w:rsidRPr="000C72C4" w:rsidRDefault="00D72751" w:rsidP="00D72751">
            <w:pPr>
              <w:jc w:val="center"/>
              <w:rPr>
                <w:rFonts w:ascii="Times New Roman" w:hAnsi="Times New Roman" w:cs="Times New Roman"/>
                <w:b/>
              </w:rPr>
            </w:pPr>
            <w:r w:rsidRPr="000C72C4">
              <w:rPr>
                <w:rFonts w:ascii="Times New Roman" w:hAnsi="Times New Roman" w:cs="Times New Roman"/>
                <w:b/>
              </w:rPr>
              <w:t>Metodelogi Penelitian</w:t>
            </w:r>
          </w:p>
        </w:tc>
        <w:tc>
          <w:tcPr>
            <w:tcW w:w="3261" w:type="dxa"/>
          </w:tcPr>
          <w:p w:rsidR="00D72751" w:rsidRPr="000C72C4" w:rsidRDefault="00D72751" w:rsidP="00D72751">
            <w:pPr>
              <w:jc w:val="center"/>
              <w:rPr>
                <w:rFonts w:ascii="Times New Roman" w:hAnsi="Times New Roman" w:cs="Times New Roman"/>
                <w:b/>
              </w:rPr>
            </w:pPr>
            <w:r w:rsidRPr="000C72C4">
              <w:rPr>
                <w:rFonts w:ascii="Times New Roman" w:hAnsi="Times New Roman" w:cs="Times New Roman"/>
                <w:b/>
              </w:rPr>
              <w:t>Hasil</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1.</w:t>
            </w:r>
          </w:p>
        </w:tc>
        <w:tc>
          <w:tcPr>
            <w:tcW w:w="2012"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t>Pengaruh Harga dan Kualitas Produk Terhadap Kepuasan Pelanggan Tempe.</w:t>
            </w:r>
          </w:p>
          <w:p w:rsidR="00D72751" w:rsidRPr="000C72C4" w:rsidRDefault="00D72751" w:rsidP="00D72751">
            <w:pPr>
              <w:jc w:val="both"/>
              <w:rPr>
                <w:rFonts w:ascii="Times New Roman" w:hAnsi="Times New Roman" w:cs="Times New Roman"/>
              </w:rPr>
            </w:pP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DOI":"10.35137/jmbk.v7i1.248","ISSN":"2338-4794","abstract":"This research is intended to examine the effect of price and product quality on customer satisfaction both partially and simultaneously at PT Sophie Paris Indonesia, Pondok Gede branch. The research method used is descriptive and verification research methods. Data was collected using the questionnaire method, and data analysis used was multiple linear regression analysis. The results showed that price, product quality and customer satisfaction.","author":[{"dropping-particle":"","family":"Widyastuti","given":"Tri","non-dropping-particle":"","parse-names":false,"suffix":""}],"container-title":"Jurnal Manajemen Bisnis Krisnadwipayana","id":"ITEM-1","issue":"1","issued":{"date-parts":[["2019"]]},"page":"233-240","title":"Pengaruh Harga Dan Kualitas Produk Terhadap Kepuasan Pelanggan Tempe","type":"article-journal","volume":"7"},"uris":["http://www.mendeley.com/documents/?uuid=23a93fc9-bffd-4bf2-b81c-d3eebe66319e"]}],"mendeley":{"formattedCitation":"(Widyastuti, 2019)","plainTextFormattedCitation":"(Widyastuti, 2019)","previouslyFormattedCitation":"(Widyastuti, 2019)"},"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Widyastuti, 2019)</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18"/>
              </w:numPr>
              <w:ind w:left="459"/>
              <w:contextualSpacing/>
              <w:jc w:val="both"/>
              <w:rPr>
                <w:rFonts w:ascii="Times New Roman" w:hAnsi="Times New Roman" w:cs="Times New Roman"/>
              </w:rPr>
            </w:pPr>
            <w:r w:rsidRPr="000C72C4">
              <w:rPr>
                <w:rFonts w:ascii="Times New Roman" w:hAnsi="Times New Roman" w:cs="Times New Roman"/>
              </w:rPr>
              <w:t xml:space="preserve">Metode  :  kuantitatif  </w:t>
            </w:r>
          </w:p>
          <w:p w:rsidR="00D72751" w:rsidRPr="000C72C4" w:rsidRDefault="00D72751" w:rsidP="005A5D4D">
            <w:pPr>
              <w:numPr>
                <w:ilvl w:val="0"/>
                <w:numId w:val="18"/>
              </w:numPr>
              <w:ind w:left="459"/>
              <w:contextualSpacing/>
              <w:rPr>
                <w:rFonts w:ascii="Times New Roman" w:hAnsi="Times New Roman" w:cs="Times New Roman"/>
              </w:rPr>
            </w:pPr>
            <w:r w:rsidRPr="000C72C4">
              <w:rPr>
                <w:rFonts w:ascii="Times New Roman" w:hAnsi="Times New Roman" w:cs="Times New Roman"/>
              </w:rPr>
              <w:t>Populasi : pelanggan  tempe  di  Pasar  Lembang</w:t>
            </w:r>
          </w:p>
          <w:p w:rsidR="00D72751" w:rsidRPr="000C72C4" w:rsidRDefault="00D72751" w:rsidP="005A5D4D">
            <w:pPr>
              <w:numPr>
                <w:ilvl w:val="0"/>
                <w:numId w:val="18"/>
              </w:numPr>
              <w:ind w:left="459"/>
              <w:contextualSpacing/>
              <w:rPr>
                <w:rFonts w:ascii="Times New Roman" w:hAnsi="Times New Roman" w:cs="Times New Roman"/>
              </w:rPr>
            </w:pPr>
            <w:r w:rsidRPr="000C72C4">
              <w:rPr>
                <w:rFonts w:ascii="Times New Roman" w:hAnsi="Times New Roman" w:cs="Times New Roman"/>
              </w:rPr>
              <w:t>Sampel : 100 responden.</w:t>
            </w:r>
          </w:p>
          <w:p w:rsidR="00D72751" w:rsidRPr="005C10DB" w:rsidRDefault="00D72751" w:rsidP="005A5D4D">
            <w:pPr>
              <w:numPr>
                <w:ilvl w:val="0"/>
                <w:numId w:val="18"/>
              </w:numPr>
              <w:ind w:left="459"/>
              <w:contextualSpacing/>
              <w:jc w:val="both"/>
              <w:rPr>
                <w:rFonts w:ascii="Times New Roman" w:hAnsi="Times New Roman" w:cs="Times New Roman"/>
                <w:i/>
              </w:rPr>
            </w:pPr>
            <w:r w:rsidRPr="005C10DB">
              <w:rPr>
                <w:rFonts w:ascii="Times New Roman" w:hAnsi="Times New Roman" w:cs="Times New Roman"/>
                <w:i/>
              </w:rPr>
              <w:t xml:space="preserve">nonprobability sampling </w:t>
            </w:r>
          </w:p>
          <w:p w:rsidR="00D72751" w:rsidRPr="000C72C4" w:rsidRDefault="00D72751" w:rsidP="005A5D4D">
            <w:pPr>
              <w:numPr>
                <w:ilvl w:val="0"/>
                <w:numId w:val="18"/>
              </w:numPr>
              <w:ind w:left="459"/>
              <w:contextualSpacing/>
              <w:rPr>
                <w:rFonts w:ascii="Times New Roman" w:hAnsi="Times New Roman" w:cs="Times New Roman"/>
              </w:rPr>
            </w:pPr>
            <w:r w:rsidRPr="000C72C4">
              <w:rPr>
                <w:rFonts w:ascii="Times New Roman" w:hAnsi="Times New Roman" w:cs="Times New Roman"/>
              </w:rPr>
              <w:t xml:space="preserve">Uji validitas dan reliabilitas  </w:t>
            </w:r>
          </w:p>
        </w:tc>
        <w:tc>
          <w:tcPr>
            <w:tcW w:w="3261" w:type="dxa"/>
          </w:tcPr>
          <w:p w:rsidR="00D72751" w:rsidRPr="000C72C4" w:rsidRDefault="00352A48" w:rsidP="005871B8">
            <w:pPr>
              <w:rPr>
                <w:rFonts w:ascii="Times New Roman" w:hAnsi="Times New Roman" w:cs="Times New Roman"/>
              </w:rPr>
            </w:pPr>
            <w:r w:rsidRPr="000C72C4">
              <w:rPr>
                <w:rFonts w:ascii="Times New Roman" w:hAnsi="Times New Roman" w:cs="Times New Roman"/>
              </w:rPr>
              <w:t>H</w:t>
            </w:r>
            <w:r w:rsidR="00D72751" w:rsidRPr="000C72C4">
              <w:rPr>
                <w:rFonts w:ascii="Times New Roman" w:hAnsi="Times New Roman" w:cs="Times New Roman"/>
              </w:rPr>
              <w:t>arga dan kualitas produk berpengaruh secara parsial dan simultan terhadap kepuasan  pelanggan tempe Pasar Lembang, Tangerang.</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2.</w:t>
            </w:r>
          </w:p>
        </w:tc>
        <w:tc>
          <w:tcPr>
            <w:tcW w:w="2012" w:type="dxa"/>
          </w:tcPr>
          <w:p w:rsidR="00D72751" w:rsidRPr="000C72C4" w:rsidRDefault="00D72751" w:rsidP="005871B8">
            <w:pPr>
              <w:autoSpaceDE w:val="0"/>
              <w:autoSpaceDN w:val="0"/>
              <w:adjustRightInd w:val="0"/>
              <w:rPr>
                <w:rFonts w:ascii="Times New Roman" w:hAnsi="Times New Roman" w:cs="Times New Roman"/>
                <w:bCs/>
                <w:color w:val="000000"/>
              </w:rPr>
            </w:pPr>
            <w:r w:rsidRPr="000C72C4">
              <w:rPr>
                <w:rFonts w:ascii="Times New Roman" w:hAnsi="Times New Roman" w:cs="Times New Roman"/>
                <w:bCs/>
                <w:color w:val="000000"/>
              </w:rPr>
              <w:t xml:space="preserve">Pengaruh Kualitas Produk, </w:t>
            </w:r>
            <w:r w:rsidRPr="000C72C4">
              <w:rPr>
                <w:rFonts w:ascii="Times New Roman" w:hAnsi="Times New Roman" w:cs="Times New Roman"/>
                <w:bCs/>
                <w:i/>
                <w:color w:val="000000"/>
              </w:rPr>
              <w:t>Price fairness,</w:t>
            </w:r>
            <w:r w:rsidRPr="000C72C4">
              <w:rPr>
                <w:rFonts w:ascii="Times New Roman" w:hAnsi="Times New Roman" w:cs="Times New Roman"/>
                <w:bCs/>
                <w:color w:val="000000"/>
              </w:rPr>
              <w:t xml:space="preserve"> Citra Merek dan Kepercayaan Merek Terhadap Kepuasan </w:t>
            </w:r>
            <w:r w:rsidRPr="000C72C4">
              <w:rPr>
                <w:rFonts w:ascii="Times New Roman" w:hAnsi="Times New Roman" w:cs="Times New Roman"/>
                <w:bCs/>
                <w:color w:val="000000"/>
              </w:rPr>
              <w:lastRenderedPageBreak/>
              <w:t xml:space="preserve">Pelanggan </w:t>
            </w:r>
            <w:r w:rsidRPr="000C72C4">
              <w:rPr>
                <w:rFonts w:ascii="Times New Roman" w:hAnsi="Times New Roman" w:cs="Times New Roman"/>
                <w:bCs/>
                <w:i/>
                <w:color w:val="000000"/>
              </w:rPr>
              <w:t>Handphone</w:t>
            </w:r>
            <w:r w:rsidRPr="000C72C4">
              <w:rPr>
                <w:rFonts w:ascii="Times New Roman" w:hAnsi="Times New Roman" w:cs="Times New Roman"/>
                <w:bCs/>
                <w:color w:val="000000"/>
              </w:rPr>
              <w:t xml:space="preserve"> Merek Samsung di Banjarmasin. </w:t>
            </w:r>
          </w:p>
          <w:p w:rsidR="00D72751" w:rsidRPr="000C72C4" w:rsidRDefault="00D72751" w:rsidP="00D72751">
            <w:pPr>
              <w:autoSpaceDE w:val="0"/>
              <w:autoSpaceDN w:val="0"/>
              <w:adjustRightInd w:val="0"/>
              <w:jc w:val="both"/>
              <w:rPr>
                <w:rFonts w:ascii="Times New Roman" w:hAnsi="Times New Roman" w:cs="Times New Roman"/>
                <w:bCs/>
                <w:color w:val="000000"/>
              </w:rPr>
            </w:pPr>
          </w:p>
          <w:p w:rsidR="00D72751" w:rsidRPr="000C72C4" w:rsidRDefault="006A5613" w:rsidP="00D72751">
            <w:pPr>
              <w:autoSpaceDE w:val="0"/>
              <w:autoSpaceDN w:val="0"/>
              <w:adjustRightInd w:val="0"/>
              <w:jc w:val="both"/>
              <w:rPr>
                <w:rFonts w:ascii="Times New Roman" w:hAnsi="Times New Roman" w:cs="Times New Roman"/>
                <w:bCs/>
                <w:color w:val="000000"/>
              </w:rPr>
            </w:pPr>
            <w:r w:rsidRPr="000C72C4">
              <w:rPr>
                <w:rFonts w:ascii="Times New Roman" w:hAnsi="Times New Roman" w:cs="Times New Roman"/>
                <w:bCs/>
                <w:color w:val="000000"/>
              </w:rPr>
              <w:fldChar w:fldCharType="begin" w:fldLock="1"/>
            </w:r>
            <w:r w:rsidR="00D72751" w:rsidRPr="000C72C4">
              <w:rPr>
                <w:rFonts w:ascii="Times New Roman" w:hAnsi="Times New Roman" w:cs="Times New Roman"/>
                <w:bCs/>
                <w:color w:val="000000"/>
              </w:rPr>
              <w:instrText>ADDIN CSL_CITATION {"citationItems":[{"id":"ITEM-1","itemData":{"abstract":"This study aims to determine the effect of Product Quality, Price Fairness, Brand Image, and Brand Trust variables on Customer Satisfaction of Samsung brand mobile phones. This research is a correlational study with the population is all people who own and use Samsung mobile phones that meet the requirements for respondents. The sample in this study was 125 respondents. The results showed that (1). Simultaneously the Product Quality, Price Fairness, Brand Image and Brand Trust variables significantly influence Customer Satisfaction (2). Partially, Product Quality and Price Fairness variables have no significant effect on Customer Satisfaction. Whereas the Brand Image variable, Brand Trust has a significant effect on Customer Satisfaction.","author":[{"dropping-particle":"","family":"Asy'ari","given":"Hasan Abdul","non-dropping-particle":"","parse-names":false,"suffix":""},{"dropping-particle":"","family":"Karsudjono","given":"Anthonius Junianto Karsudjono2","non-dropping-particle":"","parse-names":false,"suffix":""}],"container-title":"Komunikasi Bisnis dan Manajemen","id":"ITEM-1","issue":"1","issued":{"date-parts":[["2021"]]},"page":"1-13","title":"Pengaruh Kualitas Produk, Price fairness, Citra Merek dan Kepercayaan Merek Terhadap Terhadap Kepuasan Pelanggan Handphone Merek Samsung di Banjarmasin","type":"article-journal","volume":"8"},"uris":["http://www.mendeley.com/documents/?uuid=ce8655ac-9899-472a-bcad-7f3b96a7c726"]}],"mendeley":{"formattedCitation":"(Asy’ari &amp; Karsudjono, 2021)","plainTextFormattedCitation":"(Asy’ari &amp; Karsudjono, 2021)","previouslyFormattedCitation":"(Asy’ari &amp; Karsudjono, 2021)"},"properties":{"noteIndex":0},"schema":"https://github.com/citation-style-language/schema/raw/master/csl-citation.json"}</w:instrText>
            </w:r>
            <w:r w:rsidRPr="000C72C4">
              <w:rPr>
                <w:rFonts w:ascii="Times New Roman" w:hAnsi="Times New Roman" w:cs="Times New Roman"/>
                <w:bCs/>
                <w:color w:val="000000"/>
              </w:rPr>
              <w:fldChar w:fldCharType="separate"/>
            </w:r>
            <w:r w:rsidR="00D72751" w:rsidRPr="000C72C4">
              <w:rPr>
                <w:rFonts w:ascii="Times New Roman" w:hAnsi="Times New Roman" w:cs="Times New Roman"/>
                <w:bCs/>
                <w:noProof/>
                <w:color w:val="000000"/>
              </w:rPr>
              <w:t>(Asy’ari &amp; Karsudjono, 2021)</w:t>
            </w:r>
            <w:r w:rsidRPr="000C72C4">
              <w:rPr>
                <w:rFonts w:ascii="Times New Roman" w:hAnsi="Times New Roman" w:cs="Times New Roman"/>
                <w:bCs/>
                <w:color w:val="000000"/>
              </w:rPr>
              <w:fldChar w:fldCharType="end"/>
            </w:r>
          </w:p>
        </w:tc>
        <w:tc>
          <w:tcPr>
            <w:tcW w:w="2551" w:type="dxa"/>
          </w:tcPr>
          <w:p w:rsidR="00D72751" w:rsidRPr="000C72C4" w:rsidRDefault="00D72751" w:rsidP="005A5D4D">
            <w:pPr>
              <w:numPr>
                <w:ilvl w:val="0"/>
                <w:numId w:val="19"/>
              </w:numPr>
              <w:ind w:left="459"/>
              <w:contextualSpacing/>
              <w:rPr>
                <w:rFonts w:ascii="Times New Roman" w:hAnsi="Times New Roman" w:cs="Times New Roman"/>
              </w:rPr>
            </w:pPr>
            <w:r w:rsidRPr="000C72C4">
              <w:rPr>
                <w:rFonts w:ascii="Times New Roman" w:hAnsi="Times New Roman" w:cs="Times New Roman"/>
              </w:rPr>
              <w:lastRenderedPageBreak/>
              <w:t>Metode :  data  primer  dengan metode survei.</w:t>
            </w:r>
          </w:p>
          <w:p w:rsidR="00D72751" w:rsidRPr="000C72C4" w:rsidRDefault="00D72751" w:rsidP="005A5D4D">
            <w:pPr>
              <w:numPr>
                <w:ilvl w:val="0"/>
                <w:numId w:val="19"/>
              </w:numPr>
              <w:ind w:left="459"/>
              <w:contextualSpacing/>
              <w:jc w:val="both"/>
              <w:rPr>
                <w:rFonts w:ascii="Times New Roman" w:hAnsi="Times New Roman" w:cs="Times New Roman"/>
              </w:rPr>
            </w:pPr>
            <w:r w:rsidRPr="000C72C4">
              <w:rPr>
                <w:rFonts w:ascii="Times New Roman" w:hAnsi="Times New Roman" w:cs="Times New Roman"/>
              </w:rPr>
              <w:t xml:space="preserve">Populasi : Pengguna </w:t>
            </w:r>
            <w:r w:rsidRPr="000C72C4">
              <w:rPr>
                <w:rFonts w:ascii="Times New Roman" w:hAnsi="Times New Roman" w:cs="Times New Roman"/>
                <w:i/>
              </w:rPr>
              <w:t>handphone</w:t>
            </w:r>
            <w:r w:rsidRPr="000C72C4">
              <w:rPr>
                <w:rFonts w:ascii="Times New Roman" w:hAnsi="Times New Roman" w:cs="Times New Roman"/>
              </w:rPr>
              <w:t xml:space="preserve"> samsung.</w:t>
            </w:r>
          </w:p>
          <w:p w:rsidR="00D72751" w:rsidRPr="000C72C4" w:rsidRDefault="00D72751" w:rsidP="005A5D4D">
            <w:pPr>
              <w:numPr>
                <w:ilvl w:val="0"/>
                <w:numId w:val="19"/>
              </w:numPr>
              <w:ind w:left="459"/>
              <w:contextualSpacing/>
              <w:rPr>
                <w:rFonts w:ascii="Times New Roman" w:hAnsi="Times New Roman" w:cs="Times New Roman"/>
              </w:rPr>
            </w:pPr>
            <w:r w:rsidRPr="000C72C4">
              <w:rPr>
                <w:rFonts w:ascii="Times New Roman" w:hAnsi="Times New Roman" w:cs="Times New Roman"/>
              </w:rPr>
              <w:t xml:space="preserve">Sampel : 125 </w:t>
            </w:r>
            <w:r w:rsidRPr="000C72C4">
              <w:rPr>
                <w:rFonts w:ascii="Times New Roman" w:hAnsi="Times New Roman" w:cs="Times New Roman"/>
              </w:rPr>
              <w:lastRenderedPageBreak/>
              <w:t>responden</w:t>
            </w:r>
          </w:p>
          <w:p w:rsidR="00D72751" w:rsidRPr="000C72C4" w:rsidRDefault="00D72751" w:rsidP="005A5D4D">
            <w:pPr>
              <w:numPr>
                <w:ilvl w:val="0"/>
                <w:numId w:val="19"/>
              </w:numPr>
              <w:ind w:left="459"/>
              <w:contextualSpacing/>
              <w:jc w:val="both"/>
              <w:rPr>
                <w:rFonts w:ascii="Times New Roman" w:hAnsi="Times New Roman" w:cs="Times New Roman"/>
              </w:rPr>
            </w:pPr>
            <w:r w:rsidRPr="000C72C4">
              <w:rPr>
                <w:rFonts w:ascii="Times New Roman" w:hAnsi="Times New Roman" w:cs="Times New Roman"/>
              </w:rPr>
              <w:t>Teknik sampling : 10 X jumlah variable</w:t>
            </w:r>
          </w:p>
          <w:p w:rsidR="00D72751" w:rsidRPr="000C72C4" w:rsidRDefault="00D72751" w:rsidP="005A5D4D">
            <w:pPr>
              <w:numPr>
                <w:ilvl w:val="0"/>
                <w:numId w:val="19"/>
              </w:numPr>
              <w:ind w:left="459"/>
              <w:contextualSpacing/>
              <w:rPr>
                <w:rFonts w:ascii="Times New Roman" w:hAnsi="Times New Roman" w:cs="Times New Roman"/>
              </w:rPr>
            </w:pPr>
            <w:r w:rsidRPr="000C72C4">
              <w:rPr>
                <w:rFonts w:ascii="Times New Roman" w:hAnsi="Times New Roman" w:cs="Times New Roman"/>
              </w:rPr>
              <w:t xml:space="preserve">Uji Validitas dan  Reliabilitas </w:t>
            </w:r>
          </w:p>
        </w:tc>
        <w:tc>
          <w:tcPr>
            <w:tcW w:w="3261"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lastRenderedPageBreak/>
              <w:t>Kualitas produk dan harga</w:t>
            </w:r>
            <w:r w:rsidR="00A33E1E" w:rsidRPr="000C72C4">
              <w:rPr>
                <w:rFonts w:ascii="Times New Roman" w:hAnsi="Times New Roman" w:cs="Times New Roman"/>
              </w:rPr>
              <w:t xml:space="preserve"> berpengaruh negatif dan</w:t>
            </w:r>
            <w:r w:rsidRPr="000C72C4">
              <w:rPr>
                <w:rFonts w:ascii="Times New Roman" w:hAnsi="Times New Roman" w:cs="Times New Roman"/>
              </w:rPr>
              <w:t xml:space="preserve"> tidak signifikan, Citra merek &amp; Kepercayaan berpengaruh signifikan terhadap kepuasan pelanggan.</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lastRenderedPageBreak/>
              <w:t>3.</w:t>
            </w:r>
          </w:p>
        </w:tc>
        <w:tc>
          <w:tcPr>
            <w:tcW w:w="2012"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t xml:space="preserve">Pengaruh kredibilitas </w:t>
            </w:r>
            <w:r w:rsidR="00E16FAF" w:rsidRPr="000C72C4">
              <w:rPr>
                <w:rFonts w:ascii="Times New Roman" w:hAnsi="Times New Roman" w:cs="Times New Roman"/>
                <w:i/>
              </w:rPr>
              <w:t xml:space="preserve">Celebrity Endorse </w:t>
            </w:r>
            <w:r w:rsidRPr="000C72C4">
              <w:rPr>
                <w:rFonts w:ascii="Times New Roman" w:hAnsi="Times New Roman" w:cs="Times New Roman"/>
              </w:rPr>
              <w:t xml:space="preserve"> terhadap Keputusan </w:t>
            </w:r>
            <w:r w:rsidR="005871B8" w:rsidRPr="000C72C4">
              <w:rPr>
                <w:rFonts w:ascii="Times New Roman" w:hAnsi="Times New Roman" w:cs="Times New Roman"/>
              </w:rPr>
              <w:t xml:space="preserve">pembelian dan kepuasan konsumen </w:t>
            </w:r>
            <w:r w:rsidRPr="000C72C4">
              <w:rPr>
                <w:rFonts w:ascii="Times New Roman" w:hAnsi="Times New Roman" w:cs="Times New Roman"/>
              </w:rPr>
              <w:t>You-c 1000 vitamin cdikota pekanbaru.</w:t>
            </w:r>
          </w:p>
          <w:p w:rsidR="00D72751" w:rsidRPr="000C72C4" w:rsidRDefault="00D72751" w:rsidP="00D72751">
            <w:pPr>
              <w:jc w:val="both"/>
              <w:rPr>
                <w:rFonts w:ascii="Times New Roman" w:hAnsi="Times New Roman" w:cs="Times New Roman"/>
              </w:rPr>
            </w:pP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ISSN":"2355-685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kpahan","given":"Eryck Simon Bolivar","non-dropping-particle":"","parse-names":false,"suffix":""}],"container-title":"Jurnal Online Mahasiswa Fakultas Ekonomi Universitas Riau","id":"ITEM-1","issue":"1","issued":{"date-parts":[["2017"]]},"page":"721-734","title":"Pengaruh Kredibilitas Celebrity Endorser Terhadap Keputusan Pembeliandan Kepuasan Konsumen You-c 1000 Vitamin Cdi Kota Pekanbaru","type":"article-journal","volume":"4"},"uris":["http://www.mendeley.com/documents/?uuid=b137bec3-b0cf-4000-8650-38e849904a89"]}],"mendeley":{"formattedCitation":"(Pakpahan, 2017)","plainTextFormattedCitation":"(Pakpahan, 2017)","previouslyFormattedCitation":"(Pakpahan, 2017)"},"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Pakpahan, 2017)</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20"/>
              </w:numPr>
              <w:ind w:left="459"/>
              <w:contextualSpacing/>
              <w:rPr>
                <w:rFonts w:ascii="Times New Roman" w:hAnsi="Times New Roman" w:cs="Times New Roman"/>
              </w:rPr>
            </w:pPr>
            <w:r w:rsidRPr="000C72C4">
              <w:rPr>
                <w:rFonts w:ascii="Times New Roman" w:hAnsi="Times New Roman" w:cs="Times New Roman"/>
              </w:rPr>
              <w:t xml:space="preserve">Penelitian kuantitatif. </w:t>
            </w:r>
          </w:p>
          <w:p w:rsidR="00D72751" w:rsidRPr="000C72C4" w:rsidRDefault="00D72751" w:rsidP="005A5D4D">
            <w:pPr>
              <w:numPr>
                <w:ilvl w:val="0"/>
                <w:numId w:val="20"/>
              </w:numPr>
              <w:ind w:left="459"/>
              <w:contextualSpacing/>
              <w:rPr>
                <w:rFonts w:ascii="Times New Roman" w:hAnsi="Times New Roman" w:cs="Times New Roman"/>
              </w:rPr>
            </w:pPr>
            <w:r w:rsidRPr="000C72C4">
              <w:rPr>
                <w:rFonts w:ascii="Times New Roman" w:hAnsi="Times New Roman" w:cs="Times New Roman"/>
              </w:rPr>
              <w:t xml:space="preserve">Populasi  : tidak  diketahui  </w:t>
            </w:r>
          </w:p>
          <w:p w:rsidR="00D72751" w:rsidRPr="000C72C4" w:rsidRDefault="00D72751" w:rsidP="005A5D4D">
            <w:pPr>
              <w:numPr>
                <w:ilvl w:val="0"/>
                <w:numId w:val="20"/>
              </w:numPr>
              <w:ind w:left="459"/>
              <w:contextualSpacing/>
              <w:rPr>
                <w:rFonts w:ascii="Times New Roman" w:hAnsi="Times New Roman" w:cs="Times New Roman"/>
              </w:rPr>
            </w:pPr>
            <w:r w:rsidRPr="000C72C4">
              <w:rPr>
                <w:rFonts w:ascii="Times New Roman" w:hAnsi="Times New Roman" w:cs="Times New Roman"/>
              </w:rPr>
              <w:t>Sampel : 96 responden.</w:t>
            </w:r>
          </w:p>
          <w:p w:rsidR="00D72751" w:rsidRPr="005C10DB" w:rsidRDefault="00D72751" w:rsidP="005A5D4D">
            <w:pPr>
              <w:numPr>
                <w:ilvl w:val="0"/>
                <w:numId w:val="20"/>
              </w:numPr>
              <w:ind w:left="459"/>
              <w:contextualSpacing/>
              <w:jc w:val="both"/>
              <w:rPr>
                <w:rFonts w:ascii="Times New Roman" w:hAnsi="Times New Roman" w:cs="Times New Roman"/>
                <w:i/>
              </w:rPr>
            </w:pPr>
            <w:r w:rsidRPr="005C10DB">
              <w:rPr>
                <w:rFonts w:ascii="Times New Roman" w:hAnsi="Times New Roman" w:cs="Times New Roman"/>
                <w:i/>
              </w:rPr>
              <w:t>non-probability sampling.</w:t>
            </w:r>
          </w:p>
          <w:p w:rsidR="00D72751" w:rsidRPr="000C72C4" w:rsidRDefault="00D72751" w:rsidP="005A5D4D">
            <w:pPr>
              <w:numPr>
                <w:ilvl w:val="0"/>
                <w:numId w:val="20"/>
              </w:numPr>
              <w:ind w:left="459"/>
              <w:contextualSpacing/>
              <w:rPr>
                <w:rFonts w:ascii="Times New Roman" w:hAnsi="Times New Roman" w:cs="Times New Roman"/>
              </w:rPr>
            </w:pPr>
            <w:r w:rsidRPr="000C72C4">
              <w:rPr>
                <w:rFonts w:ascii="Times New Roman" w:hAnsi="Times New Roman" w:cs="Times New Roman"/>
              </w:rPr>
              <w:t>Uji Validitas ,Reliabilitas, Uji Normalitas, Analisis Jalur.</w:t>
            </w:r>
          </w:p>
        </w:tc>
        <w:tc>
          <w:tcPr>
            <w:tcW w:w="3261" w:type="dxa"/>
          </w:tcPr>
          <w:p w:rsidR="00D72751" w:rsidRPr="00387CE8" w:rsidRDefault="00E425AD" w:rsidP="00387CE8">
            <w:pPr>
              <w:pStyle w:val="ListParagraph"/>
              <w:numPr>
                <w:ilvl w:val="0"/>
                <w:numId w:val="86"/>
              </w:numPr>
              <w:ind w:left="318"/>
              <w:rPr>
                <w:rFonts w:ascii="Times New Roman" w:hAnsi="Times New Roman" w:cs="Times New Roman"/>
              </w:rPr>
            </w:pPr>
            <w:r w:rsidRPr="00387CE8">
              <w:rPr>
                <w:rFonts w:ascii="Times New Roman" w:hAnsi="Times New Roman" w:cs="Times New Roman"/>
                <w:i/>
              </w:rPr>
              <w:t>Celebrity</w:t>
            </w:r>
            <w:r w:rsidR="005B3D1A" w:rsidRPr="00387CE8">
              <w:rPr>
                <w:rFonts w:ascii="Times New Roman" w:hAnsi="Times New Roman" w:cs="Times New Roman"/>
                <w:i/>
              </w:rPr>
              <w:t xml:space="preserve">Endorse </w:t>
            </w:r>
            <w:r w:rsidR="005B3D1A" w:rsidRPr="00387CE8">
              <w:rPr>
                <w:rFonts w:ascii="Times New Roman" w:hAnsi="Times New Roman" w:cs="Times New Roman"/>
              </w:rPr>
              <w:t xml:space="preserve"> berpengaruh </w:t>
            </w:r>
            <w:r w:rsidR="00D72751" w:rsidRPr="00387CE8">
              <w:rPr>
                <w:rFonts w:ascii="Times New Roman" w:hAnsi="Times New Roman" w:cs="Times New Roman"/>
              </w:rPr>
              <w:t xml:space="preserve">secara positif dan signifikan mempengaruhi </w:t>
            </w:r>
            <w:r w:rsidRPr="00387CE8">
              <w:rPr>
                <w:rFonts w:ascii="Times New Roman" w:hAnsi="Times New Roman" w:cs="Times New Roman"/>
              </w:rPr>
              <w:t>keputusan pembelian</w:t>
            </w:r>
            <w:r w:rsidR="00D72751" w:rsidRPr="00387CE8">
              <w:rPr>
                <w:rFonts w:ascii="Times New Roman" w:hAnsi="Times New Roman" w:cs="Times New Roman"/>
              </w:rPr>
              <w:t xml:space="preserve"> You-C 1000 Vitamin C di Pekanbaru.</w:t>
            </w:r>
          </w:p>
          <w:p w:rsidR="00E425AD" w:rsidRPr="00387CE8" w:rsidRDefault="005B3D1A" w:rsidP="00387CE8">
            <w:pPr>
              <w:pStyle w:val="ListParagraph"/>
              <w:numPr>
                <w:ilvl w:val="0"/>
                <w:numId w:val="86"/>
              </w:numPr>
              <w:ind w:left="318"/>
              <w:rPr>
                <w:rFonts w:ascii="Times New Roman" w:hAnsi="Times New Roman" w:cs="Times New Roman"/>
              </w:rPr>
            </w:pPr>
            <w:r w:rsidRPr="00387CE8">
              <w:rPr>
                <w:rFonts w:ascii="Times New Roman" w:hAnsi="Times New Roman" w:cs="Times New Roman"/>
                <w:i/>
              </w:rPr>
              <w:t xml:space="preserve">CelebrityEndorse </w:t>
            </w:r>
            <w:r w:rsidRPr="00387CE8">
              <w:rPr>
                <w:rFonts w:ascii="Times New Roman" w:hAnsi="Times New Roman" w:cs="Times New Roman"/>
              </w:rPr>
              <w:t xml:space="preserve"> tidak berpengaruh dan tidak signifikan terhadap kepuasan konsumen </w:t>
            </w:r>
            <w:r w:rsidR="00D72751" w:rsidRPr="00387CE8">
              <w:rPr>
                <w:rFonts w:ascii="Times New Roman" w:hAnsi="Times New Roman" w:cs="Times New Roman"/>
              </w:rPr>
              <w:t>You-C 1000 Vitamin C di Pekanbaru.</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4.</w:t>
            </w:r>
          </w:p>
        </w:tc>
        <w:tc>
          <w:tcPr>
            <w:tcW w:w="2012"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t xml:space="preserve">Pengaruh </w:t>
            </w:r>
            <w:r w:rsidRPr="000C72C4">
              <w:rPr>
                <w:rFonts w:ascii="Times New Roman" w:hAnsi="Times New Roman" w:cs="Times New Roman"/>
                <w:i/>
              </w:rPr>
              <w:t>Brand Image,</w:t>
            </w:r>
            <w:r w:rsidRPr="000C72C4">
              <w:rPr>
                <w:rFonts w:ascii="Times New Roman" w:hAnsi="Times New Roman" w:cs="Times New Roman"/>
              </w:rPr>
              <w:t xml:space="preserve">Kepercayaan, Dan Nilai Pelanggan Terhadap Kepuasan Pelanggan Herbalife, </w:t>
            </w:r>
          </w:p>
          <w:p w:rsidR="00D72751" w:rsidRPr="000C72C4" w:rsidRDefault="00D72751" w:rsidP="00D72751">
            <w:pPr>
              <w:jc w:val="both"/>
              <w:rPr>
                <w:rFonts w:ascii="Times New Roman" w:hAnsi="Times New Roman" w:cs="Times New Roman"/>
              </w:rPr>
            </w:pP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abstract":"ABSTRAK Penelitian ini bertujuan untuk mengetahui pengaruh brand image, kepercayaan, dan nilai pelanggan terhadap kepuasan pelanggan pengguna Herbalife pada Intan Club Bondowoso. Populasi dalam penelitian berjumlah 100 pelanggan yang digunakan sebagai sampel penelitian. Teknik pengumpulan data menggunakan observasi, wawancara dan kuesioner. Analisis yang digunakan meliputi uji validitas, uji reliabilitas, uji asumsi klasik (uji normalitas, uji multikolinearitas, uji heteroskedastisitas), analisis regresi linear berganda dan uji hipotesis (uji F, uji t, koefisien determinasi). Hasil penelitian menunjukkan bahwa brand image, kepercayaan, dan nilai pelanggan secara simultan berpengaruh terhadap kepuasan pelanggan dan brand image, kepercayaan, dan nilai pelanggan secara parsial berpengaruh signifikan terhadap kepuasan pelanggan","author":[{"dropping-particle":"","family":"Usvela","given":"Efit","non-dropping-particle":"","parse-names":false,"suffix":""},{"dropping-particle":"","family":"Qomariah","given":"Nurul","non-dropping-particle":"","parse-names":false,"suffix":""},{"dropping-particle":"","family":"Wibowo","given":"Yohanes Gunawan","non-dropping-particle":"","parse-names":false,"suffix":""}],"container-title":"Jurnal Manajemen dan Bisnis Indonesia","id":"ITEM-1","issue":"2","issued":{"date-parts":[["2019"]]},"page":"300-312","title":"Pengaruh Brand Image , Kepercayaan , Dan Nilai Pelanggan Terhadap Kepuasan Pelanggan Herbalife","type":"article-journal","volume":"5"},"uris":["http://www.mendeley.com/documents/?uuid=2a7c0c76-a530-4713-bb49-9c8efad15a72"]}],"mendeley":{"formattedCitation":"(Usvela et al., 2019)","plainTextFormattedCitation":"(Usvela et al., 2019)","previouslyFormattedCitation":"(Usvela et al., 2019)"},"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Usvela dkk</w:t>
            </w:r>
            <w:r w:rsidR="00D72751" w:rsidRPr="000C72C4">
              <w:rPr>
                <w:rFonts w:ascii="Times New Roman" w:hAnsi="Times New Roman" w:cs="Times New Roman"/>
                <w:i/>
                <w:noProof/>
              </w:rPr>
              <w:t>.</w:t>
            </w:r>
            <w:r w:rsidR="00D72751" w:rsidRPr="000C72C4">
              <w:rPr>
                <w:rFonts w:ascii="Times New Roman" w:hAnsi="Times New Roman" w:cs="Times New Roman"/>
                <w:noProof/>
              </w:rPr>
              <w:t>, 2019)</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21"/>
              </w:numPr>
              <w:ind w:left="459"/>
              <w:contextualSpacing/>
              <w:rPr>
                <w:rFonts w:ascii="Times New Roman" w:hAnsi="Times New Roman" w:cs="Times New Roman"/>
              </w:rPr>
            </w:pPr>
            <w:r w:rsidRPr="000C72C4">
              <w:rPr>
                <w:rFonts w:ascii="Times New Roman" w:hAnsi="Times New Roman" w:cs="Times New Roman"/>
              </w:rPr>
              <w:t xml:space="preserve">Populasi :100 pelanggan </w:t>
            </w:r>
          </w:p>
          <w:p w:rsidR="00D72751" w:rsidRPr="000C72C4" w:rsidRDefault="00D72751" w:rsidP="005A5D4D">
            <w:pPr>
              <w:numPr>
                <w:ilvl w:val="0"/>
                <w:numId w:val="21"/>
              </w:numPr>
              <w:ind w:left="459"/>
              <w:contextualSpacing/>
              <w:rPr>
                <w:rFonts w:ascii="Times New Roman" w:hAnsi="Times New Roman" w:cs="Times New Roman"/>
              </w:rPr>
            </w:pPr>
            <w:r w:rsidRPr="000C72C4">
              <w:rPr>
                <w:rFonts w:ascii="Times New Roman" w:hAnsi="Times New Roman" w:cs="Times New Roman"/>
              </w:rPr>
              <w:t>uji validitas, uji reliabilitas, uji asumsi klasik, analisis  regresi  linear berganda  dan  uji  hipotesis .</w:t>
            </w:r>
          </w:p>
        </w:tc>
        <w:tc>
          <w:tcPr>
            <w:tcW w:w="3261" w:type="dxa"/>
          </w:tcPr>
          <w:p w:rsidR="00D72751" w:rsidRPr="000C72C4" w:rsidRDefault="00D72751" w:rsidP="005871B8">
            <w:pPr>
              <w:rPr>
                <w:rFonts w:ascii="Times New Roman" w:hAnsi="Times New Roman" w:cs="Times New Roman"/>
              </w:rPr>
            </w:pPr>
            <w:r w:rsidRPr="000C72C4">
              <w:rPr>
                <w:rFonts w:ascii="Times New Roman" w:hAnsi="Times New Roman" w:cs="Times New Roman"/>
                <w:i/>
              </w:rPr>
              <w:t>Brand  image,</w:t>
            </w:r>
            <w:r w:rsidRPr="000C72C4">
              <w:rPr>
                <w:rFonts w:ascii="Times New Roman" w:hAnsi="Times New Roman" w:cs="Times New Roman"/>
              </w:rPr>
              <w:t xml:space="preserve">  kepercayaan,  dan  nilai  pelanggan  secara  simultan dan parsial berpengaruh  terhadap  kepuasan  pelanggan.</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5.</w:t>
            </w:r>
          </w:p>
        </w:tc>
        <w:tc>
          <w:tcPr>
            <w:tcW w:w="2012"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t>Pengaruh Faktor Kepe</w:t>
            </w:r>
            <w:r w:rsidR="00B627FD" w:rsidRPr="000C72C4">
              <w:rPr>
                <w:rFonts w:ascii="Times New Roman" w:hAnsi="Times New Roman" w:cs="Times New Roman"/>
              </w:rPr>
              <w:t xml:space="preserve">rcayaan, Kualitas Layanan, Dan </w:t>
            </w:r>
            <w:r w:rsidRPr="000C72C4">
              <w:rPr>
                <w:rFonts w:ascii="Times New Roman" w:hAnsi="Times New Roman" w:cs="Times New Roman"/>
              </w:rPr>
              <w:t>Fasilitas Terhadap Kepuasan Pelanggan Kereta Api.</w:t>
            </w:r>
          </w:p>
          <w:p w:rsidR="00D72751" w:rsidRPr="000C72C4" w:rsidRDefault="00D72751" w:rsidP="00D72751">
            <w:pPr>
              <w:jc w:val="both"/>
              <w:rPr>
                <w:rFonts w:ascii="Times New Roman" w:hAnsi="Times New Roman" w:cs="Times New Roman"/>
              </w:rPr>
            </w:pP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abstract":"Service quality is a strategy which is used by the company to maintain and to attract customers. Provide superior service for business practitioners is an important strategy since it can attract new customers. On economic class train in Surabaya the level of customer confidence is considered to be not fully trust. It is due to the occurence of train wreck which have made the users of train service feel worried when they have to use economic class. Problems always occur on ticketing when it is reviewed from service quality aspect. This research is meant to find out the influence trust, service quality factor, and facilities to the the customer of economic class train transportation service in Surabaya. This research is causal comparative research. The population is all customers of economic class train in Surabaya. The numbers of samples are 100 respondents which have been selected by using slovin formula. The data analysis technique has been carried out by using multiple linear regressions. The result of this research shows that trust gives significant and positive influence to the customer satisfaction of economic class train transportation service. Service quality gives significant and positive influence to the customer satisfaction of economic class train transportation service. Facility gives significant and positive influence to the customers satisfaction of economic class train transportation service.","author":[{"dropping-particle":"","family":"Susanti","given":"Desi","non-dropping-particle":"","parse-names":false,"suffix":""},{"dropping-particle":"","family":"Wahyuni","given":"Dewi Urip","non-dropping-particle":"","parse-names":false,"suffix":""}],"container-title":"Jurnal Ilmu dan Riset Manajemen","id":"ITEM-1","issue":"5","issued":{"date-parts":[["2017"]]},"page":"1-19","title":"Pengaruh Faktor Kepercayaan, Kualitas Layanan, Dan Fasilitas Terhadap Kepuasan Pelanggan Kereta Api","type":"article-journal","volume":"6"},"uris":["http://www.mendeley.com/documents/?uuid=0cfaef02-c12d-4480-a7a8-4827d024a6b3"]}],"mendeley":{"formattedCitation":"(Susanti &amp; Wahyuni, 2017)","plainTextFormattedCitation":"(Susanti &amp; Wahyuni, 2017)","previouslyFormattedCitation":"(Susanti &amp; Wahyuni, 2017)"},"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 xml:space="preserve">(Susanti &amp; </w:t>
            </w:r>
            <w:r w:rsidR="00D72751" w:rsidRPr="000C72C4">
              <w:rPr>
                <w:rFonts w:ascii="Times New Roman" w:hAnsi="Times New Roman" w:cs="Times New Roman"/>
                <w:noProof/>
              </w:rPr>
              <w:lastRenderedPageBreak/>
              <w:t>Wahyuni, 2017)</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22"/>
              </w:numPr>
              <w:ind w:left="459"/>
              <w:contextualSpacing/>
              <w:rPr>
                <w:rFonts w:ascii="Times New Roman" w:hAnsi="Times New Roman" w:cs="Times New Roman"/>
              </w:rPr>
            </w:pPr>
            <w:r w:rsidRPr="000C72C4">
              <w:rPr>
                <w:rFonts w:ascii="Times New Roman" w:hAnsi="Times New Roman" w:cs="Times New Roman"/>
              </w:rPr>
              <w:lastRenderedPageBreak/>
              <w:t xml:space="preserve">Penelitian  kausal komparatif </w:t>
            </w:r>
          </w:p>
          <w:p w:rsidR="00D72751" w:rsidRPr="000C72C4" w:rsidRDefault="00D72751" w:rsidP="005A5D4D">
            <w:pPr>
              <w:numPr>
                <w:ilvl w:val="0"/>
                <w:numId w:val="22"/>
              </w:numPr>
              <w:ind w:left="459"/>
              <w:contextualSpacing/>
              <w:rPr>
                <w:rFonts w:ascii="Times New Roman" w:hAnsi="Times New Roman" w:cs="Times New Roman"/>
              </w:rPr>
            </w:pPr>
            <w:r w:rsidRPr="000C72C4">
              <w:rPr>
                <w:rFonts w:ascii="Times New Roman" w:hAnsi="Times New Roman" w:cs="Times New Roman"/>
              </w:rPr>
              <w:t xml:space="preserve">Populasi : penumpang kereta api  kelas  ekonomi  di  Surabaya. </w:t>
            </w:r>
          </w:p>
          <w:p w:rsidR="00D72751" w:rsidRPr="000C72C4" w:rsidRDefault="00D72751" w:rsidP="005A5D4D">
            <w:pPr>
              <w:numPr>
                <w:ilvl w:val="0"/>
                <w:numId w:val="22"/>
              </w:numPr>
              <w:ind w:left="459"/>
              <w:contextualSpacing/>
              <w:rPr>
                <w:rFonts w:ascii="Times New Roman" w:hAnsi="Times New Roman" w:cs="Times New Roman"/>
              </w:rPr>
            </w:pPr>
            <w:r w:rsidRPr="000C72C4">
              <w:rPr>
                <w:rFonts w:ascii="Times New Roman" w:hAnsi="Times New Roman" w:cs="Times New Roman"/>
              </w:rPr>
              <w:t>Sampel  :100 responden.</w:t>
            </w:r>
          </w:p>
          <w:p w:rsidR="00D72751" w:rsidRPr="000C72C4" w:rsidRDefault="00D72751" w:rsidP="005A5D4D">
            <w:pPr>
              <w:numPr>
                <w:ilvl w:val="0"/>
                <w:numId w:val="22"/>
              </w:numPr>
              <w:ind w:left="459"/>
              <w:contextualSpacing/>
              <w:rPr>
                <w:rFonts w:ascii="Times New Roman" w:hAnsi="Times New Roman" w:cs="Times New Roman"/>
              </w:rPr>
            </w:pPr>
            <w:r w:rsidRPr="000C72C4">
              <w:rPr>
                <w:rFonts w:ascii="Times New Roman" w:hAnsi="Times New Roman" w:cs="Times New Roman"/>
              </w:rPr>
              <w:t>Rumus slovin.</w:t>
            </w:r>
          </w:p>
          <w:p w:rsidR="00D72751" w:rsidRPr="000C72C4" w:rsidRDefault="00D72751" w:rsidP="005A5D4D">
            <w:pPr>
              <w:numPr>
                <w:ilvl w:val="0"/>
                <w:numId w:val="22"/>
              </w:numPr>
              <w:ind w:left="459"/>
              <w:contextualSpacing/>
              <w:rPr>
                <w:rFonts w:ascii="Times New Roman" w:hAnsi="Times New Roman" w:cs="Times New Roman"/>
              </w:rPr>
            </w:pPr>
            <w:r w:rsidRPr="000C72C4">
              <w:rPr>
                <w:rFonts w:ascii="Times New Roman" w:hAnsi="Times New Roman" w:cs="Times New Roman"/>
              </w:rPr>
              <w:t>Regresi linier berganda.</w:t>
            </w:r>
          </w:p>
        </w:tc>
        <w:tc>
          <w:tcPr>
            <w:tcW w:w="3261"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t>Kepercayaan, Kualitas layanan dan Fasilitas  berpengaruh  secara  positif  dan  signifikan  terhadap  kepuasan  pelanggan jasa transportasi kereta api kelas ekonomi.</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lastRenderedPageBreak/>
              <w:t>6.</w:t>
            </w:r>
          </w:p>
        </w:tc>
        <w:tc>
          <w:tcPr>
            <w:tcW w:w="2012"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t>Pe</w:t>
            </w:r>
            <w:r w:rsidR="00B627FD" w:rsidRPr="000C72C4">
              <w:rPr>
                <w:rFonts w:ascii="Times New Roman" w:hAnsi="Times New Roman" w:cs="Times New Roman"/>
              </w:rPr>
              <w:t xml:space="preserve">ngaruh Kualitas Produk Terhadap </w:t>
            </w:r>
            <w:r w:rsidRPr="000C72C4">
              <w:rPr>
                <w:rFonts w:ascii="Times New Roman" w:hAnsi="Times New Roman" w:cs="Times New Roman"/>
              </w:rPr>
              <w:t>Kepuasan</w:t>
            </w:r>
            <w:r w:rsidR="005871B8" w:rsidRPr="000C72C4">
              <w:rPr>
                <w:rFonts w:ascii="Times New Roman" w:hAnsi="Times New Roman" w:cs="Times New Roman"/>
              </w:rPr>
              <w:t xml:space="preserve"> Pelanggan.</w:t>
            </w:r>
          </w:p>
          <w:p w:rsidR="00D72751" w:rsidRPr="000C72C4" w:rsidRDefault="00D72751" w:rsidP="005871B8">
            <w:pPr>
              <w:rPr>
                <w:rFonts w:ascii="Times New Roman" w:hAnsi="Times New Roman" w:cs="Times New Roman"/>
              </w:rPr>
            </w:pPr>
          </w:p>
          <w:p w:rsidR="00D72751" w:rsidRPr="000C72C4" w:rsidRDefault="006A5613" w:rsidP="005871B8">
            <w:pPr>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abstract":"The purpose of this study was to analize the impact of product quality indicators on the satisfaction of customers. Primary data was obtained from customers of aqua in Transmart Carrefour Kalimalang, Jakarta Timur through admission filling of questionnaire by using scale of Likert. In this study is used purposive sampling method. Data analysis technique used in this study is simple and multiple linear regression. The results of this study indicated that performance, reliability, conformance, and durability positively and significant influenced the satisfaction of customers. The conclution of this study is that conformance was dominant than the other product quality indicators in influencing the satisfaction of customers. Keywords:","author":[{"dropping-particle":"","family":"Razak","given":"Ismail","non-dropping-particle":"","parse-names":false,"suffix":""}],"container-title":"Jurnal Manajemen Bisnis Krisnadwipayana","id":"ITEM-1","issue":"2","issued":{"date-parts":[["2019"]]},"page":"7-8","title":"Pengaruh Kualitas Produk terhadap Kepuasan Pelanggan","type":"article-journal","volume":"7"},"uris":["http://www.mendeley.com/documents/?uuid=f2cfaf71-f95c-4786-9a23-6cd18455c5d3"]}],"mendeley":{"formattedCitation":"(Razak, 2019)","plainTextFormattedCitation":"(Razak, 2019)","previouslyFormattedCitation":"(Razak, 2019)"},"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Razak, 2019)</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23"/>
              </w:numPr>
              <w:ind w:left="459"/>
              <w:contextualSpacing/>
              <w:rPr>
                <w:rFonts w:ascii="Times New Roman" w:hAnsi="Times New Roman" w:cs="Times New Roman"/>
              </w:rPr>
            </w:pPr>
            <w:r w:rsidRPr="000C72C4">
              <w:rPr>
                <w:rFonts w:ascii="Times New Roman" w:hAnsi="Times New Roman" w:cs="Times New Roman"/>
              </w:rPr>
              <w:t xml:space="preserve">Populasi : tidak diketahui </w:t>
            </w:r>
          </w:p>
          <w:p w:rsidR="00D72751" w:rsidRPr="000C72C4" w:rsidRDefault="00D72751" w:rsidP="005A5D4D">
            <w:pPr>
              <w:numPr>
                <w:ilvl w:val="0"/>
                <w:numId w:val="23"/>
              </w:numPr>
              <w:ind w:left="459"/>
              <w:contextualSpacing/>
              <w:rPr>
                <w:rFonts w:ascii="Times New Roman" w:hAnsi="Times New Roman" w:cs="Times New Roman"/>
              </w:rPr>
            </w:pPr>
            <w:r w:rsidRPr="000C72C4">
              <w:rPr>
                <w:rFonts w:ascii="Times New Roman" w:hAnsi="Times New Roman" w:cs="Times New Roman"/>
              </w:rPr>
              <w:t>Sampel : 105 responden.</w:t>
            </w:r>
          </w:p>
          <w:p w:rsidR="00D72751" w:rsidRPr="000C72C4" w:rsidRDefault="00D72751" w:rsidP="005A5D4D">
            <w:pPr>
              <w:numPr>
                <w:ilvl w:val="0"/>
                <w:numId w:val="23"/>
              </w:numPr>
              <w:ind w:left="459"/>
              <w:contextualSpacing/>
              <w:jc w:val="both"/>
              <w:rPr>
                <w:rFonts w:ascii="Times New Roman" w:hAnsi="Times New Roman" w:cs="Times New Roman"/>
              </w:rPr>
            </w:pPr>
            <w:r w:rsidRPr="000C72C4">
              <w:rPr>
                <w:rFonts w:ascii="Times New Roman" w:hAnsi="Times New Roman" w:cs="Times New Roman"/>
              </w:rPr>
              <w:t>non-probabilitas (non-probability sampling method)</w:t>
            </w:r>
          </w:p>
          <w:p w:rsidR="00D72751" w:rsidRPr="000C72C4" w:rsidRDefault="00D72751" w:rsidP="005A5D4D">
            <w:pPr>
              <w:numPr>
                <w:ilvl w:val="0"/>
                <w:numId w:val="23"/>
              </w:numPr>
              <w:ind w:left="459"/>
              <w:contextualSpacing/>
              <w:rPr>
                <w:rFonts w:ascii="Times New Roman" w:hAnsi="Times New Roman" w:cs="Times New Roman"/>
              </w:rPr>
            </w:pPr>
            <w:r w:rsidRPr="000C72C4">
              <w:rPr>
                <w:rFonts w:ascii="Times New Roman" w:hAnsi="Times New Roman" w:cs="Times New Roman"/>
              </w:rPr>
              <w:t>Regresi linier sederhana dan berganda.</w:t>
            </w:r>
          </w:p>
        </w:tc>
        <w:tc>
          <w:tcPr>
            <w:tcW w:w="3261"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Kualitas Produk berpengaruh positif dan signifikan terhadap kepuasan pelanggan.</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7.</w:t>
            </w:r>
          </w:p>
        </w:tc>
        <w:tc>
          <w:tcPr>
            <w:tcW w:w="2012" w:type="dxa"/>
          </w:tcPr>
          <w:p w:rsidR="005B14E4" w:rsidRDefault="005B14E4" w:rsidP="005B14E4">
            <w:pPr>
              <w:rPr>
                <w:rFonts w:ascii="Times New Roman" w:hAnsi="Times New Roman" w:cs="Times New Roman"/>
              </w:rPr>
            </w:pPr>
            <w:r w:rsidRPr="005B14E4">
              <w:rPr>
                <w:rFonts w:ascii="Times New Roman" w:hAnsi="Times New Roman" w:cs="Times New Roman"/>
              </w:rPr>
              <w:t>Pengaruh kepercayaan dan kua</w:t>
            </w:r>
            <w:r>
              <w:rPr>
                <w:rFonts w:ascii="Times New Roman" w:hAnsi="Times New Roman" w:cs="Times New Roman"/>
              </w:rPr>
              <w:t xml:space="preserve">litas layanan terhadap kepuasan </w:t>
            </w:r>
            <w:r w:rsidRPr="005B14E4">
              <w:rPr>
                <w:rFonts w:ascii="Times New Roman" w:hAnsi="Times New Roman" w:cs="Times New Roman"/>
              </w:rPr>
              <w:t>Nasabah pt bank sulutgo</w:t>
            </w:r>
          </w:p>
          <w:p w:rsidR="00D72751" w:rsidRPr="000C72C4" w:rsidRDefault="006A5613" w:rsidP="005B14E4">
            <w:pPr>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ahap, SE., M.Si.","given":"Ramadhan","non-dropping-particle":"","parse-names":false,"suffix":""}],"container-title":"Angewandte Chemie International Edition, 6(11), 951–952.","id":"ITEM-1","issue":"1","issued":{"date-parts":[["2017"]]},"page":"77-84","title":"Pengaruh Kualitas Produk Terhadap Kepuasan Pelanggan Di Restoran Cepat Saji Kfc Cabang Asia Mega Mas Medan","type":"article-journal","volume":"7"},"uris":["http://www.mendeley.com/documents/?uuid=e9ee224c-a88e-442e-8218-a17c2cdd8993"]}],"mendeley":{"formattedCitation":"(Harahap, SE., M.Si., 2017)","plainTextFormattedCitation":"(Harahap, SE., M.Si., 2017)","previouslyFormattedCitation":"(Harahap, SE., M.Si., 2017)"},"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w:t>
            </w:r>
            <w:r w:rsidR="005B14E4">
              <w:rPr>
                <w:rFonts w:ascii="Times New Roman" w:hAnsi="Times New Roman" w:cs="Times New Roman"/>
                <w:noProof/>
              </w:rPr>
              <w:t>Mawey dkk</w:t>
            </w:r>
            <w:r w:rsidR="00D72751" w:rsidRPr="000C72C4">
              <w:rPr>
                <w:rFonts w:ascii="Times New Roman" w:hAnsi="Times New Roman" w:cs="Times New Roman"/>
                <w:noProof/>
              </w:rPr>
              <w:t>, 2017)</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24"/>
              </w:numPr>
              <w:ind w:left="459"/>
              <w:contextualSpacing/>
              <w:rPr>
                <w:rFonts w:ascii="Times New Roman" w:hAnsi="Times New Roman" w:cs="Times New Roman"/>
              </w:rPr>
            </w:pPr>
            <w:r w:rsidRPr="000C72C4">
              <w:rPr>
                <w:rFonts w:ascii="Times New Roman" w:hAnsi="Times New Roman" w:cs="Times New Roman"/>
              </w:rPr>
              <w:t>Penelitian  kuantitatif  asosiatif.</w:t>
            </w:r>
          </w:p>
          <w:p w:rsidR="00D72751" w:rsidRPr="000C72C4" w:rsidRDefault="00D72751" w:rsidP="005A5D4D">
            <w:pPr>
              <w:numPr>
                <w:ilvl w:val="0"/>
                <w:numId w:val="24"/>
              </w:numPr>
              <w:ind w:left="459"/>
              <w:contextualSpacing/>
              <w:rPr>
                <w:rFonts w:ascii="Times New Roman" w:hAnsi="Times New Roman" w:cs="Times New Roman"/>
              </w:rPr>
            </w:pPr>
            <w:r w:rsidRPr="000C72C4">
              <w:rPr>
                <w:rFonts w:ascii="Times New Roman" w:hAnsi="Times New Roman" w:cs="Times New Roman"/>
              </w:rPr>
              <w:t xml:space="preserve">Populasi : 30 orang. </w:t>
            </w:r>
          </w:p>
          <w:p w:rsidR="00D72751" w:rsidRPr="000C72C4" w:rsidRDefault="00D72751" w:rsidP="005A5D4D">
            <w:pPr>
              <w:numPr>
                <w:ilvl w:val="0"/>
                <w:numId w:val="24"/>
              </w:numPr>
              <w:ind w:left="459"/>
              <w:contextualSpacing/>
              <w:rPr>
                <w:rFonts w:ascii="Times New Roman" w:hAnsi="Times New Roman" w:cs="Times New Roman"/>
              </w:rPr>
            </w:pPr>
            <w:r w:rsidRPr="000C72C4">
              <w:rPr>
                <w:rFonts w:ascii="Times New Roman" w:hAnsi="Times New Roman" w:cs="Times New Roman"/>
              </w:rPr>
              <w:t xml:space="preserve">nonprobability sampling  dengan  teknik  </w:t>
            </w:r>
            <w:r w:rsidRPr="00F20C10">
              <w:rPr>
                <w:rFonts w:ascii="Times New Roman" w:hAnsi="Times New Roman" w:cs="Times New Roman"/>
                <w:i/>
              </w:rPr>
              <w:t>purposive  sampling</w:t>
            </w:r>
            <w:r w:rsidRPr="000C72C4">
              <w:rPr>
                <w:rFonts w:ascii="Times New Roman" w:hAnsi="Times New Roman" w:cs="Times New Roman"/>
              </w:rPr>
              <w:t>.</w:t>
            </w:r>
          </w:p>
          <w:p w:rsidR="00D72751" w:rsidRPr="000C72C4" w:rsidRDefault="00D72751" w:rsidP="005A5D4D">
            <w:pPr>
              <w:numPr>
                <w:ilvl w:val="0"/>
                <w:numId w:val="24"/>
              </w:numPr>
              <w:ind w:left="459"/>
              <w:contextualSpacing/>
              <w:rPr>
                <w:rFonts w:ascii="Times New Roman" w:hAnsi="Times New Roman" w:cs="Times New Roman"/>
              </w:rPr>
            </w:pPr>
            <w:r w:rsidRPr="000C72C4">
              <w:rPr>
                <w:rFonts w:ascii="Times New Roman" w:hAnsi="Times New Roman" w:cs="Times New Roman"/>
              </w:rPr>
              <w:t>Regresi linier  sederhana</w:t>
            </w:r>
          </w:p>
        </w:tc>
        <w:tc>
          <w:tcPr>
            <w:tcW w:w="3261" w:type="dxa"/>
          </w:tcPr>
          <w:p w:rsidR="00D72751" w:rsidRPr="000C72C4" w:rsidRDefault="005B14E4" w:rsidP="005B14E4">
            <w:pPr>
              <w:rPr>
                <w:rFonts w:ascii="Times New Roman" w:hAnsi="Times New Roman" w:cs="Times New Roman"/>
              </w:rPr>
            </w:pPr>
            <w:r>
              <w:rPr>
                <w:rFonts w:ascii="Times New Roman" w:hAnsi="Times New Roman" w:cs="Times New Roman"/>
              </w:rPr>
              <w:t>Kepercayaan  tidak b</w:t>
            </w:r>
            <w:r w:rsidRPr="005B14E4">
              <w:rPr>
                <w:rFonts w:ascii="Times New Roman" w:hAnsi="Times New Roman" w:cs="Times New Roman"/>
              </w:rPr>
              <w:t>erpengaruh signifikan terhadap kepuasan, secara parsial kualitas</w:t>
            </w:r>
            <w:r>
              <w:rPr>
                <w:rFonts w:ascii="Times New Roman" w:hAnsi="Times New Roman" w:cs="Times New Roman"/>
              </w:rPr>
              <w:t xml:space="preserve"> layanan berpengaruh signifikan t</w:t>
            </w:r>
            <w:r w:rsidRPr="005B14E4">
              <w:rPr>
                <w:rFonts w:ascii="Times New Roman" w:hAnsi="Times New Roman" w:cs="Times New Roman"/>
              </w:rPr>
              <w:t>erhadap kepuasan secara simultan kepercayaan dan kualitas</w:t>
            </w:r>
            <w:r>
              <w:rPr>
                <w:rFonts w:ascii="Times New Roman" w:hAnsi="Times New Roman" w:cs="Times New Roman"/>
              </w:rPr>
              <w:t xml:space="preserve"> layanan berpengaruh signifikan t</w:t>
            </w:r>
            <w:r w:rsidRPr="005B14E4">
              <w:rPr>
                <w:rFonts w:ascii="Times New Roman" w:hAnsi="Times New Roman" w:cs="Times New Roman"/>
              </w:rPr>
              <w:t>erhadap  kepuasan  nasabah  bank  sulutgo</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 xml:space="preserve">8. </w:t>
            </w:r>
          </w:p>
        </w:tc>
        <w:tc>
          <w:tcPr>
            <w:tcW w:w="2012" w:type="dxa"/>
          </w:tcPr>
          <w:p w:rsidR="00D72751" w:rsidRDefault="00D72751" w:rsidP="00835CDA">
            <w:pPr>
              <w:rPr>
                <w:rFonts w:ascii="Times New Roman" w:hAnsi="Times New Roman" w:cs="Times New Roman"/>
              </w:rPr>
            </w:pPr>
            <w:r w:rsidRPr="000C72C4">
              <w:rPr>
                <w:rFonts w:ascii="Times New Roman" w:hAnsi="Times New Roman" w:cs="Times New Roman"/>
              </w:rPr>
              <w:t>Pengaruh kepercayaan, kualitas produk Dan Harga terhadap Kepuasan Pelanggan</w:t>
            </w:r>
            <w:r w:rsidR="00835CDA">
              <w:rPr>
                <w:rFonts w:ascii="Times New Roman" w:hAnsi="Times New Roman" w:cs="Times New Roman"/>
              </w:rPr>
              <w:t xml:space="preserve"> Pada Pt.Transmart Kota Padang.</w:t>
            </w:r>
          </w:p>
          <w:p w:rsidR="00835CDA" w:rsidRPr="000C72C4" w:rsidRDefault="00835CDA" w:rsidP="00835CDA">
            <w:pPr>
              <w:rPr>
                <w:rFonts w:ascii="Times New Roman" w:hAnsi="Times New Roman" w:cs="Times New Roman"/>
              </w:rPr>
            </w:pP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author":[{"dropping-particle":"","family":"Ndruru","given":"Yuriani Gori","non-dropping-particle":"","parse-names":false,"suffix":""},{"dropping-particle":"","family":"Rinaldo","given":"Jhon","non-dropping-particle":"","parse-names":false,"suffix":""},{"dropping-particle":"","family":"Yulistia","given":"","non-dropping-particle":"","parse-names":false,"suffix":""}],"id":"ITEM-1","issue":"1","issued":{"date-parts":[["2021"]]},"page":"123-134","title":"Pengaruh Kepercayaan, Kualitas Produk Dan Hargaterhadap Kepuasan Pelanggan Pada Pt.Transmart Kota Padang","type":"article-journal","volume":"663"},"uris":["http://www.mendeley.com/documents/?uuid=14711d34-9bc6-4e7b-a675-ad0e97915b97"]}],"mendeley":{"formattedCitation":"(Ndruru et al., 2021)","plainTextFormattedCitation":"(Ndruru et al., 2021)","previouslyFormattedCitation":"(Ndruru et al., 2021)"},"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Ndruru dkk</w:t>
            </w:r>
            <w:r w:rsidR="00D72751" w:rsidRPr="000C72C4">
              <w:rPr>
                <w:rFonts w:ascii="Times New Roman" w:hAnsi="Times New Roman" w:cs="Times New Roman"/>
                <w:i/>
                <w:noProof/>
              </w:rPr>
              <w:t>.,</w:t>
            </w:r>
            <w:r w:rsidR="00D72751" w:rsidRPr="000C72C4">
              <w:rPr>
                <w:rFonts w:ascii="Times New Roman" w:hAnsi="Times New Roman" w:cs="Times New Roman"/>
                <w:noProof/>
              </w:rPr>
              <w:t xml:space="preserve"> 2021)</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eastAsia="Times New Roman" w:hAnsi="Times New Roman" w:cs="Times New Roman"/>
                <w:lang w:eastAsia="id-ID"/>
              </w:rPr>
            </w:pPr>
            <w:r w:rsidRPr="000C72C4">
              <w:rPr>
                <w:rFonts w:ascii="Times New Roman" w:eastAsia="Times New Roman" w:hAnsi="Times New Roman" w:cs="Times New Roman"/>
                <w:lang w:eastAsia="id-ID"/>
              </w:rPr>
              <w:t xml:space="preserve">Metode  :  </w:t>
            </w:r>
            <w:r w:rsidRPr="000C72C4">
              <w:rPr>
                <w:rFonts w:ascii="Times New Roman" w:eastAsia="Times New Roman" w:hAnsi="Times New Roman" w:cs="Times New Roman"/>
                <w:i/>
                <w:lang w:eastAsia="id-ID"/>
              </w:rPr>
              <w:t xml:space="preserve">Field Research </w:t>
            </w:r>
            <w:r w:rsidRPr="000C72C4">
              <w:rPr>
                <w:rFonts w:ascii="Times New Roman" w:eastAsia="Times New Roman" w:hAnsi="Times New Roman" w:cs="Times New Roman"/>
                <w:lang w:eastAsia="id-ID"/>
              </w:rPr>
              <w:t xml:space="preserve">dan </w:t>
            </w:r>
            <w:r w:rsidRPr="000C72C4">
              <w:rPr>
                <w:rFonts w:ascii="Times New Roman" w:eastAsia="Times New Roman" w:hAnsi="Times New Roman" w:cs="Times New Roman"/>
                <w:i/>
                <w:lang w:eastAsia="id-ID"/>
              </w:rPr>
              <w:t>Library Research</w:t>
            </w:r>
            <w:r w:rsidRPr="000C72C4">
              <w:rPr>
                <w:rFonts w:ascii="Times New Roman" w:eastAsia="Times New Roman" w:hAnsi="Times New Roman" w:cs="Times New Roman"/>
                <w:lang w:eastAsia="id-ID"/>
              </w:rPr>
              <w:t>.</w:t>
            </w:r>
          </w:p>
          <w:p w:rsidR="00D72751" w:rsidRPr="000C72C4" w:rsidRDefault="00D72751" w:rsidP="005A5D4D">
            <w:pPr>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eastAsia="Times New Roman" w:hAnsi="Times New Roman" w:cs="Times New Roman"/>
                <w:lang w:eastAsia="id-ID"/>
              </w:rPr>
            </w:pPr>
            <w:r w:rsidRPr="000C72C4">
              <w:rPr>
                <w:rFonts w:ascii="Times New Roman" w:hAnsi="Times New Roman" w:cs="Times New Roman"/>
              </w:rPr>
              <w:t xml:space="preserve">Populasi : 1.830.725  orang </w:t>
            </w:r>
          </w:p>
          <w:p w:rsidR="00D72751" w:rsidRPr="000C72C4" w:rsidRDefault="00D72751" w:rsidP="005A5D4D">
            <w:pPr>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eastAsia="Times New Roman" w:hAnsi="Times New Roman" w:cs="Times New Roman"/>
                <w:lang w:eastAsia="id-ID"/>
              </w:rPr>
            </w:pPr>
            <w:r w:rsidRPr="000C72C4">
              <w:rPr>
                <w:rFonts w:ascii="Times New Roman" w:eastAsia="Times New Roman" w:hAnsi="Times New Roman" w:cs="Times New Roman"/>
                <w:lang w:eastAsia="id-ID"/>
              </w:rPr>
              <w:t>Sampel : 99 responden.</w:t>
            </w:r>
          </w:p>
          <w:p w:rsidR="00D72751" w:rsidRPr="00F20C10" w:rsidRDefault="00D72751" w:rsidP="005A5D4D">
            <w:pPr>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eastAsia="Times New Roman" w:hAnsi="Times New Roman" w:cs="Times New Roman"/>
                <w:i/>
                <w:lang w:eastAsia="id-ID"/>
              </w:rPr>
            </w:pPr>
            <w:r w:rsidRPr="00F20C10">
              <w:rPr>
                <w:rFonts w:ascii="Times New Roman" w:eastAsia="Times New Roman" w:hAnsi="Times New Roman" w:cs="Times New Roman"/>
                <w:i/>
                <w:lang w:eastAsia="id-ID"/>
              </w:rPr>
              <w:t>purposive  sampling</w:t>
            </w:r>
          </w:p>
          <w:p w:rsidR="00D72751" w:rsidRPr="00835CDA" w:rsidRDefault="00D72751" w:rsidP="00835CDA">
            <w:pPr>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rPr>
                <w:rFonts w:ascii="Times New Roman" w:eastAsia="Times New Roman" w:hAnsi="Times New Roman" w:cs="Times New Roman"/>
                <w:lang w:eastAsia="id-ID"/>
              </w:rPr>
            </w:pPr>
            <w:r w:rsidRPr="000C72C4">
              <w:rPr>
                <w:rFonts w:ascii="Times New Roman" w:eastAsia="Times New Roman" w:hAnsi="Times New Roman" w:cs="Times New Roman"/>
                <w:lang w:eastAsia="id-ID"/>
              </w:rPr>
              <w:t xml:space="preserve">Regresi linear  berganda,uji </w:t>
            </w:r>
            <w:r w:rsidRPr="000C72C4">
              <w:rPr>
                <w:rFonts w:ascii="Times New Roman" w:hAnsi="Times New Roman" w:cs="Times New Roman"/>
                <w:lang w:eastAsia="id-ID"/>
              </w:rPr>
              <w:t xml:space="preserve">instrumen  dan  uji  asumsi  klasik. </w:t>
            </w:r>
          </w:p>
        </w:tc>
        <w:tc>
          <w:tcPr>
            <w:tcW w:w="3261" w:type="dxa"/>
          </w:tcPr>
          <w:p w:rsidR="00D72751" w:rsidRPr="000C72C4" w:rsidRDefault="00352A48" w:rsidP="005871B8">
            <w:pPr>
              <w:rPr>
                <w:rFonts w:ascii="Times New Roman" w:hAnsi="Times New Roman" w:cs="Times New Roman"/>
              </w:rPr>
            </w:pPr>
            <w:r w:rsidRPr="000C72C4">
              <w:rPr>
                <w:rFonts w:ascii="Times New Roman" w:hAnsi="Times New Roman" w:cs="Times New Roman"/>
              </w:rPr>
              <w:t>K</w:t>
            </w:r>
            <w:r w:rsidR="00D72751" w:rsidRPr="000C72C4">
              <w:rPr>
                <w:rFonts w:ascii="Times New Roman" w:hAnsi="Times New Roman" w:cs="Times New Roman"/>
              </w:rPr>
              <w:t>epercayaan  kualitas  produk  dan harga secara parsial berpengaruh signifikan terhadap kepuasan pelanggan dan secara simultan kepercayaan,  kualitas  produk  dan  harga  berpengaruh  signifikan  terhadap  kepuasan pelanggan.</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 xml:space="preserve">9. </w:t>
            </w:r>
          </w:p>
        </w:tc>
        <w:tc>
          <w:tcPr>
            <w:tcW w:w="2012"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t xml:space="preserve">Pengaruh Kualitas Produk Dan Kepercayaan Pelanggan Terhadap Kepuasan Pelanggan Pada Pt Pal Indonesia (Persero) Surabaya Melalui Keputusan </w:t>
            </w:r>
            <w:r w:rsidRPr="000C72C4">
              <w:rPr>
                <w:rFonts w:ascii="Times New Roman" w:hAnsi="Times New Roman" w:cs="Times New Roman"/>
              </w:rPr>
              <w:lastRenderedPageBreak/>
              <w:t>Pembelian</w:t>
            </w:r>
          </w:p>
          <w:p w:rsidR="00D72751" w:rsidRPr="000C72C4" w:rsidRDefault="00D72751" w:rsidP="00D72751">
            <w:pPr>
              <w:jc w:val="both"/>
              <w:rPr>
                <w:rFonts w:ascii="Times New Roman" w:hAnsi="Times New Roman" w:cs="Times New Roman"/>
              </w:rPr>
            </w:pP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abstract":"Potensi pasar galangan kapal dalam negeri dalam melayani industri pelayaran sebagai konsumen dan juga untuk ikut mendorong memenuhi kebutuhan armada pelayaran sangat besar, hal ini salah satunya dapat dilihat dengan tingginya kebutuhan armada angkutan laut untuk perdagangan internasional dan antarpulau di Indonesia. Persaingan antargalangan kapal juga semakin ketat, sehingga menjadi tantangan dan tuntutan bagi masing-masing galangan untuk bisa mempertahankan pelanggannya ataupun merebut pasar yang ada. Oleh karenanya diperlukan langlah-langkah strategis oleh tiap perusahaan galangan kapal untuk tetap bisa bertahan dan bersaing di dunia bisnis perkapalan. Tujuan dari penelitian ini adalah untuk mendeskripsikan dan menganalisis pengaruh antarvariabel terhadap loyalitas pelanggan PT PAL Indonesia. Penelitian ini menggunakan penelitian exsplanatori), pendekatan yang digunakan adalah kuantitatif, dengan metode statistik analisis jalur dengan menggunakan software SPSS. Populasi dalam penelitian ini adalah seluruh perusahaan pelanggan PT PAL Indonesia Persero Surabaya yang berjumlah 60 perusahaan/instansi. Hasil penelitian yang telah dilakukan secara langsung maupun tidak langsung menunjukkan positif yang berarti terdapat pengaruh yang signifikan.","author":[{"dropping-particle":"","family":"Ahmadi","given":"Anang Sudi","non-dropping-particle":"","parse-names":false,"suffix":""},{"dropping-particle":"","family":"Budiarto","given":"Wasis","non-dropping-particle":"","parse-names":false,"suffix":""},{"dropping-particle":"","family":"Indrawati","given":"Mei","non-dropping-particle":"","parse-names":false,"suffix":""}],"container-title":"Jurnal Manajerial Bisnis ISSN 2597 – 503X","id":"ITEM-1","issued":{"date-parts":[["2015"]]},"page":"34-46","title":"Pengaruh Kualitas Produk dan Kepercayaan Pelanggan terhadap Kepuasan Pelanggan pada PT. PAL Indonesia (Persero) Surabaya Melalui Keputusan Pembelian","type":"article-journal"},"uris":["http://www.mendeley.com/documents/?uuid=f119a260-b65c-4225-b973-075d38fb3a09"]}],"mendeley":{"formattedCitation":"(Ahmadi et al., 2015)","plainTextFormattedCitation":"(Ahmadi et al., 2015)","previouslyFormattedCitation":"(Ahmadi et al., 2015)"},"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Ahmadidkk</w:t>
            </w:r>
            <w:r w:rsidR="00D72751" w:rsidRPr="000C72C4">
              <w:rPr>
                <w:rFonts w:ascii="Times New Roman" w:hAnsi="Times New Roman" w:cs="Times New Roman"/>
                <w:i/>
                <w:noProof/>
              </w:rPr>
              <w:t xml:space="preserve">., </w:t>
            </w:r>
            <w:r w:rsidR="00D72751" w:rsidRPr="000C72C4">
              <w:rPr>
                <w:rFonts w:ascii="Times New Roman" w:hAnsi="Times New Roman" w:cs="Times New Roman"/>
                <w:noProof/>
              </w:rPr>
              <w:t>2015)</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2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lastRenderedPageBreak/>
              <w:t>Peneli</w:t>
            </w:r>
            <w:r w:rsidR="00B627FD" w:rsidRPr="000C72C4">
              <w:rPr>
                <w:rFonts w:ascii="Times New Roman" w:hAnsi="Times New Roman" w:cs="Times New Roman"/>
              </w:rPr>
              <w:t>tian : penelitian  exsplanatori</w:t>
            </w:r>
            <w:r w:rsidRPr="000C72C4">
              <w:rPr>
                <w:rFonts w:ascii="Times New Roman" w:hAnsi="Times New Roman" w:cs="Times New Roman"/>
              </w:rPr>
              <w:t>, pendekatan kuantitatif.</w:t>
            </w:r>
          </w:p>
          <w:p w:rsidR="00D72751" w:rsidRPr="000C72C4" w:rsidRDefault="00D72751" w:rsidP="005A5D4D">
            <w:pPr>
              <w:numPr>
                <w:ilvl w:val="0"/>
                <w:numId w:val="2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 xml:space="preserve">Populasi : seluruh  perusahaan pelanggan PT  PAL </w:t>
            </w:r>
          </w:p>
          <w:p w:rsidR="00D72751" w:rsidRPr="000C72C4" w:rsidRDefault="00D72751" w:rsidP="005A5D4D">
            <w:pPr>
              <w:numPr>
                <w:ilvl w:val="0"/>
                <w:numId w:val="2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Sampel  :  60 pengguna.</w:t>
            </w:r>
          </w:p>
          <w:p w:rsidR="00D72751" w:rsidRPr="000C72C4" w:rsidRDefault="00D72751" w:rsidP="005A5D4D">
            <w:pPr>
              <w:numPr>
                <w:ilvl w:val="0"/>
                <w:numId w:val="2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lastRenderedPageBreak/>
              <w:t>Teknik total sampling</w:t>
            </w:r>
          </w:p>
          <w:p w:rsidR="00D72751" w:rsidRPr="000C72C4" w:rsidRDefault="00D72751" w:rsidP="005A5D4D">
            <w:pPr>
              <w:numPr>
                <w:ilvl w:val="0"/>
                <w:numId w:val="26"/>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metode statistik analisis jalur</w:t>
            </w:r>
          </w:p>
        </w:tc>
        <w:tc>
          <w:tcPr>
            <w:tcW w:w="3261"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lastRenderedPageBreak/>
              <w:t>Kualitas P</w:t>
            </w:r>
            <w:r w:rsidR="005871B8" w:rsidRPr="000C72C4">
              <w:rPr>
                <w:rFonts w:ascii="Times New Roman" w:hAnsi="Times New Roman" w:cs="Times New Roman"/>
              </w:rPr>
              <w:t xml:space="preserve">roduk Dan Kepercayaan Pelanggan </w:t>
            </w:r>
            <w:r w:rsidRPr="000C72C4">
              <w:rPr>
                <w:rFonts w:ascii="Times New Roman" w:hAnsi="Times New Roman" w:cs="Times New Roman"/>
              </w:rPr>
              <w:t>berpengaruh signifikan Terhadap Kepuasan Pelanggan Pada Pt Pal Indonesia (Persero) Surabaya</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lastRenderedPageBreak/>
              <w:t xml:space="preserve">10. </w:t>
            </w:r>
          </w:p>
        </w:tc>
        <w:tc>
          <w:tcPr>
            <w:tcW w:w="2012" w:type="dxa"/>
          </w:tcPr>
          <w:p w:rsidR="00D72751" w:rsidRPr="000C72C4" w:rsidRDefault="00D72751" w:rsidP="00EC7261">
            <w:pPr>
              <w:autoSpaceDE w:val="0"/>
              <w:autoSpaceDN w:val="0"/>
              <w:adjustRightInd w:val="0"/>
              <w:rPr>
                <w:rFonts w:ascii="Times New Roman" w:hAnsi="Times New Roman" w:cs="Times New Roman"/>
                <w:color w:val="000000"/>
              </w:rPr>
            </w:pPr>
            <w:r w:rsidRPr="000C72C4">
              <w:rPr>
                <w:rFonts w:ascii="Times New Roman" w:hAnsi="Times New Roman" w:cs="Times New Roman"/>
                <w:color w:val="000000"/>
              </w:rPr>
              <w:t xml:space="preserve">Pengaruh </w:t>
            </w:r>
            <w:r w:rsidRPr="000C72C4">
              <w:rPr>
                <w:rFonts w:ascii="Times New Roman" w:hAnsi="Times New Roman" w:cs="Times New Roman"/>
                <w:i/>
                <w:color w:val="000000"/>
              </w:rPr>
              <w:t>Brand Awareness</w:t>
            </w:r>
            <w:r w:rsidR="00E16FAF" w:rsidRPr="000C72C4">
              <w:rPr>
                <w:rFonts w:ascii="Times New Roman" w:hAnsi="Times New Roman" w:cs="Times New Roman"/>
                <w:color w:val="000000"/>
              </w:rPr>
              <w:t xml:space="preserve"> Dan </w:t>
            </w:r>
            <w:r w:rsidR="00E16FAF" w:rsidRPr="000C72C4">
              <w:rPr>
                <w:rFonts w:ascii="Times New Roman" w:hAnsi="Times New Roman" w:cs="Times New Roman"/>
                <w:i/>
                <w:color w:val="000000"/>
              </w:rPr>
              <w:t>Celebrity Endorsse</w:t>
            </w:r>
            <w:r w:rsidRPr="000C72C4">
              <w:rPr>
                <w:rFonts w:ascii="Times New Roman" w:hAnsi="Times New Roman" w:cs="Times New Roman"/>
                <w:color w:val="000000"/>
              </w:rPr>
              <w:t xml:space="preserve"> Terhadap </w:t>
            </w:r>
            <w:r w:rsidRPr="000C72C4">
              <w:rPr>
                <w:rFonts w:ascii="Times New Roman" w:hAnsi="Times New Roman" w:cs="Times New Roman"/>
                <w:i/>
                <w:color w:val="000000"/>
              </w:rPr>
              <w:t>Repurchase</w:t>
            </w:r>
            <w:r w:rsidRPr="000C72C4">
              <w:rPr>
                <w:rFonts w:ascii="Times New Roman" w:hAnsi="Times New Roman" w:cs="Times New Roman"/>
                <w:color w:val="000000"/>
              </w:rPr>
              <w:t xml:space="preserve"> Sepeda Motor Yamaha Melalui Kepuasan Pelanggan (Studi Pada Konsumen Dealer YamahaMata</w:t>
            </w:r>
            <w:r w:rsidR="00EC7261" w:rsidRPr="000C72C4">
              <w:rPr>
                <w:rFonts w:ascii="Times New Roman" w:hAnsi="Times New Roman" w:cs="Times New Roman"/>
                <w:color w:val="000000"/>
              </w:rPr>
              <w:t>ram Sakti Setiabudi, Semarang).</w:t>
            </w:r>
          </w:p>
          <w:p w:rsidR="00D72751" w:rsidRPr="000C72C4" w:rsidRDefault="006A5613" w:rsidP="00D72751">
            <w:pPr>
              <w:autoSpaceDE w:val="0"/>
              <w:autoSpaceDN w:val="0"/>
              <w:adjustRightInd w:val="0"/>
              <w:jc w:val="both"/>
              <w:rPr>
                <w:rFonts w:ascii="Times New Roman" w:hAnsi="Times New Roman" w:cs="Times New Roman"/>
                <w:color w:val="000000"/>
              </w:rPr>
            </w:pPr>
            <w:r w:rsidRPr="000C72C4">
              <w:rPr>
                <w:rFonts w:ascii="Times New Roman" w:hAnsi="Times New Roman" w:cs="Times New Roman"/>
                <w:color w:val="000000"/>
              </w:rPr>
              <w:fldChar w:fldCharType="begin" w:fldLock="1"/>
            </w:r>
            <w:r w:rsidR="00D72751" w:rsidRPr="000C72C4">
              <w:rPr>
                <w:rFonts w:ascii="Times New Roman" w:hAnsi="Times New Roman" w:cs="Times New Roman"/>
                <w:color w:val="000000"/>
              </w:rPr>
              <w:instrText>ADDIN CSL_CITATION {"citationItems":[{"id":"ITEM-1","itemData":{"abstract":"The research was motivated by the use of motorcycle transportation in Indonesia is currently experiencing significant growth until Indonesia became a target potential for the company's branded motorcycles around the world. Yamaha is one of the popular motorcycles brand in …","author":[{"dropping-particle":"","family":"Fais","given":"Muhammad Ashar","non-dropping-particle":"","parse-names":false,"suffix":""},{"dropping-particle":"","family":"Farida","given":"Dr. Naili","non-dropping-particle":"","parse-names":false,"suffix":""}],"container-title":"Jurnal Ilmu Administrasi Bisnis","id":"ITEM-1","issue":"3","issued":{"date-parts":[["2017"]]},"page":"441-452","title":"Pengaruh brand awareness dan celebrity endorser terhadap repurchase sepeda motor yamaha melalui kepuasan pelanggan (Studi pada konsumen Dealer Yamaha Mataram Sakti Setiabudi, Semarang)","type":"article-journal","volume":"6"},"uris":["http://www.mendeley.com/documents/?uuid=3ce0a30c-ddf2-4349-8943-88fe15f4d970"]}],"mendeley":{"formattedCitation":"(Fais &amp; Farida, 2017)","plainTextFormattedCitation":"(Fais &amp; Farida, 2017)","previouslyFormattedCitation":"(Fais &amp; Farida, 2017)"},"properties":{"noteIndex":0},"schema":"https://github.com/citation-style-language/schema/raw/master/csl-citation.json"}</w:instrText>
            </w:r>
            <w:r w:rsidRPr="000C72C4">
              <w:rPr>
                <w:rFonts w:ascii="Times New Roman" w:hAnsi="Times New Roman" w:cs="Times New Roman"/>
                <w:color w:val="000000"/>
              </w:rPr>
              <w:fldChar w:fldCharType="separate"/>
            </w:r>
            <w:r w:rsidR="00D72751" w:rsidRPr="000C72C4">
              <w:rPr>
                <w:rFonts w:ascii="Times New Roman" w:hAnsi="Times New Roman" w:cs="Times New Roman"/>
                <w:noProof/>
                <w:color w:val="000000"/>
              </w:rPr>
              <w:t>(Fais &amp; Farida, 2017)</w:t>
            </w:r>
            <w:r w:rsidRPr="000C72C4">
              <w:rPr>
                <w:rFonts w:ascii="Times New Roman" w:hAnsi="Times New Roman" w:cs="Times New Roman"/>
                <w:color w:val="000000"/>
              </w:rPr>
              <w:fldChar w:fldCharType="end"/>
            </w:r>
          </w:p>
        </w:tc>
        <w:tc>
          <w:tcPr>
            <w:tcW w:w="2551" w:type="dxa"/>
          </w:tcPr>
          <w:p w:rsidR="00D72751" w:rsidRPr="000C72C4" w:rsidRDefault="00D72751" w:rsidP="005A5D4D">
            <w:pPr>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penelitian : kuantitatif.</w:t>
            </w:r>
          </w:p>
          <w:p w:rsidR="00D72751" w:rsidRPr="000C72C4" w:rsidRDefault="00D72751" w:rsidP="005A5D4D">
            <w:pPr>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Populasi : pelanggan dealer  Yamaha  Mataram Sakti Setiabudi  Semarang</w:t>
            </w:r>
          </w:p>
          <w:p w:rsidR="00D72751" w:rsidRPr="000C72C4" w:rsidRDefault="00D72751" w:rsidP="005A5D4D">
            <w:pPr>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Sampel : 100 responden</w:t>
            </w:r>
          </w:p>
          <w:p w:rsidR="00D72751" w:rsidRPr="000C72C4" w:rsidRDefault="00D72751" w:rsidP="005A5D4D">
            <w:pPr>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F20C10">
              <w:rPr>
                <w:rFonts w:ascii="Times New Roman" w:hAnsi="Times New Roman" w:cs="Times New Roman"/>
                <w:i/>
              </w:rPr>
              <w:t>Purposive sampling</w:t>
            </w:r>
            <w:r w:rsidRPr="000C72C4">
              <w:rPr>
                <w:rFonts w:ascii="Times New Roman" w:hAnsi="Times New Roman" w:cs="Times New Roman"/>
              </w:rPr>
              <w:t>.</w:t>
            </w:r>
          </w:p>
          <w:p w:rsidR="00D72751" w:rsidRPr="000C72C4" w:rsidRDefault="00D72751" w:rsidP="005A5D4D">
            <w:pPr>
              <w:numPr>
                <w:ilvl w:val="0"/>
                <w:numId w:val="2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iCs/>
              </w:rPr>
            </w:pPr>
            <w:r w:rsidRPr="000C72C4">
              <w:rPr>
                <w:rFonts w:ascii="Times New Roman" w:hAnsi="Times New Roman" w:cs="Times New Roman"/>
              </w:rPr>
              <w:t xml:space="preserve">Uji </w:t>
            </w:r>
            <w:r w:rsidRPr="000C72C4">
              <w:rPr>
                <w:rFonts w:ascii="Times New Roman" w:hAnsi="Times New Roman" w:cs="Times New Roman"/>
                <w:iCs/>
              </w:rPr>
              <w:t>validitas,  uji  reliabilitas</w:t>
            </w:r>
          </w:p>
        </w:tc>
        <w:tc>
          <w:tcPr>
            <w:tcW w:w="3261" w:type="dxa"/>
          </w:tcPr>
          <w:p w:rsidR="00D72751" w:rsidRPr="000C72C4" w:rsidRDefault="00D72751" w:rsidP="005871B8">
            <w:pPr>
              <w:rPr>
                <w:rFonts w:ascii="Times New Roman" w:hAnsi="Times New Roman" w:cs="Times New Roman"/>
              </w:rPr>
            </w:pPr>
            <w:r w:rsidRPr="000C72C4">
              <w:rPr>
                <w:rFonts w:ascii="Times New Roman" w:hAnsi="Times New Roman" w:cs="Times New Roman"/>
                <w:i/>
              </w:rPr>
              <w:t>Brand  awareness</w:t>
            </w:r>
            <w:r w:rsidRPr="000C72C4">
              <w:rPr>
                <w:rFonts w:ascii="Times New Roman" w:hAnsi="Times New Roman" w:cs="Times New Roman"/>
              </w:rPr>
              <w:t xml:space="preserve">   dan  </w:t>
            </w:r>
            <w:r w:rsidR="00E16FAF" w:rsidRPr="000C72C4">
              <w:rPr>
                <w:rFonts w:ascii="Times New Roman" w:hAnsi="Times New Roman" w:cs="Times New Roman"/>
                <w:i/>
              </w:rPr>
              <w:t xml:space="preserve">Celebrity Endorse </w:t>
            </w:r>
            <w:r w:rsidRPr="000C72C4">
              <w:rPr>
                <w:rFonts w:ascii="Times New Roman" w:hAnsi="Times New Roman" w:cs="Times New Roman"/>
              </w:rPr>
              <w:t xml:space="preserve">  berpengaruh positif dan signifikan terhadap kepuasan pelanggan dan kepuasan pelanggan mempengaruhi </w:t>
            </w:r>
            <w:r w:rsidRPr="000C72C4">
              <w:rPr>
                <w:rFonts w:ascii="Times New Roman" w:hAnsi="Times New Roman" w:cs="Times New Roman"/>
                <w:i/>
              </w:rPr>
              <w:t xml:space="preserve">repurchase </w:t>
            </w:r>
          </w:p>
          <w:p w:rsidR="00D72751" w:rsidRPr="000C72C4" w:rsidRDefault="00D72751" w:rsidP="00D72751">
            <w:pPr>
              <w:ind w:left="317"/>
              <w:jc w:val="both"/>
              <w:rPr>
                <w:rFonts w:ascii="Times New Roman" w:hAnsi="Times New Roman" w:cs="Times New Roman"/>
              </w:rPr>
            </w:pP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11.</w:t>
            </w:r>
          </w:p>
        </w:tc>
        <w:tc>
          <w:tcPr>
            <w:tcW w:w="2012" w:type="dxa"/>
          </w:tcPr>
          <w:p w:rsidR="00D72751" w:rsidRPr="000C72C4" w:rsidRDefault="00D72751" w:rsidP="005871B8">
            <w:pPr>
              <w:rPr>
                <w:rFonts w:ascii="Times New Roman" w:hAnsi="Times New Roman" w:cs="Times New Roman"/>
                <w:i/>
              </w:rPr>
            </w:pPr>
            <w:r w:rsidRPr="000C72C4">
              <w:rPr>
                <w:rFonts w:ascii="Times New Roman" w:hAnsi="Times New Roman" w:cs="Times New Roman"/>
                <w:i/>
              </w:rPr>
              <w:t>The Effect of Price and Product Quality on Customer Satisfaction.</w:t>
            </w:r>
          </w:p>
          <w:p w:rsidR="00D72751" w:rsidRPr="000C72C4" w:rsidRDefault="00D72751" w:rsidP="00D72751">
            <w:pPr>
              <w:jc w:val="both"/>
              <w:rPr>
                <w:rFonts w:ascii="Times New Roman" w:hAnsi="Times New Roman" w:cs="Times New Roman"/>
              </w:rPr>
            </w:pP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DOI":"10.26858/pdr.v2i1.13230","ISSN":"2580-1309","abstract":"One example of a franchise that has increased in a number of outlets is fast-food restaurants or often called fast food. The purpose of this study was to determine the effect of price and product quality on customer satisfaction on Giant Fried Chicken Citra Raya. The research method uses quantitative with a population of 22,577 customers, the determination of the sample using the Slovin formula with an error rate of 10% obtained 100 respondents. Data collection methods using primary data and secondary data. Test the instrument using the validity and reliability test, the prerequisite data test uses the normality test, autocorrelation test, multicollinearity test, and heteroscedasticity test, while the statistical test uses multiple regression equations, correlation coefficient test, coefficient of determination test and significance test. The results show that the price and quality of the product have a positive effect on consumer satisfaction with a regression equation Y = 19.846 + 0.329X1 + 0.312X2 + e. The better the price determination and the higher the quality of the product, the more it will increase customer satisfaction. Vice versa, if the price and quality of products are low, customer satisfaction will also decrease. The simultaneous contribution of price and product quality is 40.8% while the remaining 59.2% is influenced by other factors. the calculated F value is greater than the F table or (9669&gt; 3.090), it is also reinforced by the significance of 0,000 &lt;0.05. Thus H0 is rejected and H1 is accepted. This means that there is a positive and significant effect simultaneously between price and product quality on customer satisfaction on Giant Fried Chicken Citra Raya.","author":[{"dropping-particle":"","family":"Kencana","given":"Putri Nilam","non-dropping-particle":"","parse-names":false,"suffix":""}],"container-title":"PINISI Discretion Review","id":"ITEM-1","issue":"1","issued":{"date-parts":[["2018"]]},"page":"53","title":"The Effect of Price and Product Quality on Customer Satisfaction","type":"article-journal","volume":"2"},"uris":["http://www.mendeley.com/documents/?uuid=9ba2b10d-b261-45e9-92e5-b3f1915075dd"]}],"mendeley":{"formattedCitation":"(Kencana, 2018)","plainTextFormattedCitation":"(Kencana, 2018)","previouslyFormattedCitation":"(Kencana, 2018)"},"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Kencana, 2018)</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Penelitian kuantitatif.</w:t>
            </w:r>
          </w:p>
          <w:p w:rsidR="00D72751" w:rsidRPr="000C72C4" w:rsidRDefault="00D72751" w:rsidP="005A5D4D">
            <w:pPr>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Populasi : 22,577 pelanggan</w:t>
            </w:r>
          </w:p>
          <w:p w:rsidR="00D72751" w:rsidRPr="000C72C4" w:rsidRDefault="00D72751" w:rsidP="005A5D4D">
            <w:pPr>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Sampel  : 100 responden.</w:t>
            </w:r>
          </w:p>
          <w:p w:rsidR="00D72751" w:rsidRPr="000C72C4" w:rsidRDefault="00D72751" w:rsidP="005A5D4D">
            <w:pPr>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Rumus Slovin</w:t>
            </w:r>
          </w:p>
          <w:p w:rsidR="00D72751" w:rsidRPr="000C72C4" w:rsidRDefault="00D72751" w:rsidP="005A5D4D">
            <w:pPr>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Uji validitas, uji reliabilitas, uji asumsi klasik, analisis  regresi  linear berganda  dan  uji  hipotesis .</w:t>
            </w:r>
          </w:p>
        </w:tc>
        <w:tc>
          <w:tcPr>
            <w:tcW w:w="3261"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t>Berpengaruh positif dan signifikan antara harga dan kualitas produk terhadap pelanggan kepuasan pada Giant Fried Chicken Citra Raya</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12.</w:t>
            </w:r>
          </w:p>
        </w:tc>
        <w:tc>
          <w:tcPr>
            <w:tcW w:w="2012" w:type="dxa"/>
          </w:tcPr>
          <w:p w:rsidR="00D72751" w:rsidRPr="000C72C4" w:rsidRDefault="00D72751" w:rsidP="00EC7261">
            <w:pPr>
              <w:rPr>
                <w:rFonts w:ascii="Times New Roman" w:hAnsi="Times New Roman" w:cs="Times New Roman"/>
              </w:rPr>
            </w:pPr>
            <w:r w:rsidRPr="000C72C4">
              <w:rPr>
                <w:rFonts w:ascii="Times New Roman" w:hAnsi="Times New Roman" w:cs="Times New Roman"/>
                <w:i/>
              </w:rPr>
              <w:t>The Influence Of Product Quality, Brand Image, Brand Tru</w:t>
            </w:r>
            <w:r w:rsidR="00E16FAF" w:rsidRPr="000C72C4">
              <w:rPr>
                <w:rFonts w:ascii="Times New Roman" w:hAnsi="Times New Roman" w:cs="Times New Roman"/>
                <w:i/>
              </w:rPr>
              <w:t xml:space="preserve">st On Customer </w:t>
            </w:r>
            <w:r w:rsidRPr="000C72C4">
              <w:rPr>
                <w:rFonts w:ascii="Times New Roman" w:hAnsi="Times New Roman" w:cs="Times New Roman"/>
                <w:i/>
              </w:rPr>
              <w:t>Satisfaction And Loyalty</w:t>
            </w:r>
            <w:r w:rsidR="00EC7261" w:rsidRPr="000C72C4">
              <w:rPr>
                <w:rFonts w:ascii="Times New Roman" w:hAnsi="Times New Roman" w:cs="Times New Roman"/>
              </w:rPr>
              <w:t xml:space="preserve">. </w:t>
            </w: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abstract":"This study aims to examine and explain the effect of product quality, brand image, brand trust on customer satisfaction, and loyalty of Samsung brand smartphones in Denpasar. The number of respondents in this study was 185 respondents, all respondents are people who live in Denpasar City who has ever purchased and used a Samsung smartphone. The sampling technique in this study was purposive sampling. The data from filling out the questionnaire were then analyzed using path analysis techniques using SEM (Structural Equation Modeling) with the help of the AMOS program. Based on the analysis in this study obtained some conclusions that product quality has a positive and significant effect on brand image, brand trust and customer satisfaction, brand image and brand trust has a positive and significant effect on satisfaction. Satisfaction has a positive and significant effect on customer loyalty. The implications of the results of this study indicate that product quality is found to be the main factor in increasing customer satisfaction so that it leads to a sense of customer loyalty. This shows that the better the product quality, the higher the loyalty of customers to buy and use Samsung brand smartphones in Denpasar City..","author":[{"dropping-particle":"","family":"Diputra","given":"I GstNgr Arya WigunaMaha","non-dropping-particle":"","parse-names":false,"suffix":""},{"dropping-particle":"","family":"Yasa","given":"Ni NyomanKerti","non-dropping-particle":"","parse-names":false,"suffix":""}],"container-title":"American International Journal of Business Management (AIJBM)","id":"ITEM-1","issue":"1","issued":{"date-parts":[["2021"]]},"page":"25-34","title":"The influence of product quality, brand image, brand trust on customer satisfaction and loyalty","type":"article-journal","volume":"4"},"uris":["http://www.mendeley.com/documents/?uuid=4c6fe835-591a-461c-8f90-b4255f720643"]}],"mendeley":{"formattedCitation":"(Diputra &amp; Yasa, 2021)","plainTextFormattedCitation":"(Diputra &amp; Yasa, 2021)","previouslyFormattedCitation":"(Diputra &amp; Yasa, 2021)"},"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 xml:space="preserve">(Diputra &amp; Yasa, </w:t>
            </w:r>
            <w:r w:rsidR="00D72751" w:rsidRPr="000C72C4">
              <w:rPr>
                <w:rFonts w:ascii="Times New Roman" w:hAnsi="Times New Roman" w:cs="Times New Roman"/>
                <w:noProof/>
              </w:rPr>
              <w:lastRenderedPageBreak/>
              <w:t>2021)</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lastRenderedPageBreak/>
              <w:t>Populasi : warga bali yang belum pernah memakai hp samsung</w:t>
            </w:r>
          </w:p>
          <w:p w:rsidR="00D72751" w:rsidRPr="000C72C4" w:rsidRDefault="00D72751" w:rsidP="005A5D4D">
            <w:pPr>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sample : 185 responden</w:t>
            </w:r>
          </w:p>
          <w:p w:rsidR="00D72751" w:rsidRPr="000C72C4" w:rsidRDefault="00D72751" w:rsidP="005A5D4D">
            <w:pPr>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F20C10">
              <w:rPr>
                <w:rFonts w:ascii="Times New Roman" w:hAnsi="Times New Roman" w:cs="Times New Roman"/>
                <w:i/>
              </w:rPr>
              <w:t>Purposive sampling</w:t>
            </w:r>
            <w:r w:rsidRPr="000C72C4">
              <w:rPr>
                <w:rFonts w:ascii="Times New Roman" w:hAnsi="Times New Roman" w:cs="Times New Roman"/>
              </w:rPr>
              <w:t>.</w:t>
            </w:r>
          </w:p>
          <w:p w:rsidR="00D72751" w:rsidRPr="000C72C4" w:rsidRDefault="00D72751" w:rsidP="005A5D4D">
            <w:pPr>
              <w:numPr>
                <w:ilvl w:val="0"/>
                <w:numId w:val="2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Structural Equation Modeling (SEM).</w:t>
            </w:r>
          </w:p>
        </w:tc>
        <w:tc>
          <w:tcPr>
            <w:tcW w:w="3261" w:type="dxa"/>
          </w:tcPr>
          <w:p w:rsidR="00D72751" w:rsidRPr="000C72C4" w:rsidRDefault="00806542" w:rsidP="005871B8">
            <w:pPr>
              <w:numPr>
                <w:ilvl w:val="0"/>
                <w:numId w:val="30"/>
              </w:numPr>
              <w:ind w:left="317"/>
              <w:contextualSpacing/>
              <w:rPr>
                <w:rFonts w:ascii="Times New Roman" w:hAnsi="Times New Roman" w:cs="Times New Roman"/>
              </w:rPr>
            </w:pPr>
            <w:r w:rsidRPr="000C72C4">
              <w:rPr>
                <w:rFonts w:ascii="Times New Roman" w:hAnsi="Times New Roman" w:cs="Times New Roman"/>
              </w:rPr>
              <w:t>K</w:t>
            </w:r>
            <w:r w:rsidR="00D72751" w:rsidRPr="000C72C4">
              <w:rPr>
                <w:rFonts w:ascii="Times New Roman" w:hAnsi="Times New Roman" w:cs="Times New Roman"/>
              </w:rPr>
              <w:t xml:space="preserve">ualitas produk kepercayaan merek dan kepuasan pelanggan, berpengaruh positif dan signifikan terhadap kepuasan. </w:t>
            </w:r>
          </w:p>
          <w:p w:rsidR="00D72751" w:rsidRPr="000C72C4" w:rsidRDefault="00D72751" w:rsidP="005871B8">
            <w:pPr>
              <w:numPr>
                <w:ilvl w:val="0"/>
                <w:numId w:val="30"/>
              </w:numPr>
              <w:ind w:left="317"/>
              <w:contextualSpacing/>
              <w:rPr>
                <w:rFonts w:ascii="Times New Roman" w:hAnsi="Times New Roman" w:cs="Times New Roman"/>
              </w:rPr>
            </w:pPr>
            <w:r w:rsidRPr="000C72C4">
              <w:rPr>
                <w:rFonts w:ascii="Times New Roman" w:hAnsi="Times New Roman" w:cs="Times New Roman"/>
              </w:rPr>
              <w:t>Kepuasan berpengaruh positif dan signifikan terhadap loyalitas pelanggan.</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lastRenderedPageBreak/>
              <w:t>13.</w:t>
            </w:r>
          </w:p>
        </w:tc>
        <w:tc>
          <w:tcPr>
            <w:tcW w:w="2012" w:type="dxa"/>
          </w:tcPr>
          <w:p w:rsidR="00D72751" w:rsidRPr="000C72C4" w:rsidRDefault="00D72751" w:rsidP="00EC7261">
            <w:pPr>
              <w:rPr>
                <w:rFonts w:ascii="Times New Roman" w:hAnsi="Times New Roman" w:cs="Times New Roman"/>
                <w:i/>
              </w:rPr>
            </w:pPr>
            <w:r w:rsidRPr="000C72C4">
              <w:rPr>
                <w:rFonts w:ascii="Times New Roman" w:hAnsi="Times New Roman" w:cs="Times New Roman"/>
                <w:i/>
              </w:rPr>
              <w:t>Study of the Effects of Customer Service Quality and Product Quality on Customer Sat</w:t>
            </w:r>
            <w:r w:rsidR="00EC7261" w:rsidRPr="000C72C4">
              <w:rPr>
                <w:rFonts w:ascii="Times New Roman" w:hAnsi="Times New Roman" w:cs="Times New Roman"/>
                <w:i/>
              </w:rPr>
              <w:t>isfaction and Customer Loyalty.</w:t>
            </w: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abstract":"Belakangan ini perusahaan perusahaan memiliki persaingan yang ketat dalam menawarkan produknya, dan banyak dari mereka membuat produk yang hampir mirip dengan kompetitor. Permasalahanya adalah bagaimana mereka dapat memenangkan …","author":[{"dropping-particle":"","family":"Altejar","given":"Lyndell Urbano","non-dropping-particle":"","parse-names":false,"suffix":""},{"dropping-particle":"","family":"Deloria","given":"Juniele Dagodog","non-dropping-particle":"","parse-names":false,"suffix":""},{"dropping-particle":"","family":"Dizon","given":"Camille De Guzman","non-dropping-particle":"","parse-names":false,"suffix":""}],"container-title":"Polytechnic University of the Philippines College of Business Administration-Major in Marketing Management Study","id":"ITEM-1","issued":{"date-parts":[["2017"]]},"title":"Study of the Effects of Customer Service Quality and Product Quality on Customer Satisfaction and Customer Loyalty","type":"article-journal"},"uris":["http://www.mendeley.com/documents/?uuid=f23db357-f399-4562-b940-d905ff1e6a37"]}],"mendeley":{"formattedCitation":"(Altejar et al., 2017)","plainTextFormattedCitation":"(Altejar et al., 2017)","previouslyFormattedCitation":"(Altejar et al., 2017)"},"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Altejar dkk</w:t>
            </w:r>
            <w:r w:rsidR="00D72751" w:rsidRPr="000C72C4">
              <w:rPr>
                <w:rFonts w:ascii="Times New Roman" w:hAnsi="Times New Roman" w:cs="Times New Roman"/>
                <w:i/>
                <w:noProof/>
              </w:rPr>
              <w:t>.,</w:t>
            </w:r>
            <w:r w:rsidR="00D72751" w:rsidRPr="000C72C4">
              <w:rPr>
                <w:rFonts w:ascii="Times New Roman" w:hAnsi="Times New Roman" w:cs="Times New Roman"/>
                <w:noProof/>
              </w:rPr>
              <w:t xml:space="preserve"> 2017)</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31"/>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populasi : mahasiswa Administrasi Bisnis dari Universitas Politeknik Filipina.</w:t>
            </w:r>
          </w:p>
          <w:p w:rsidR="00D72751" w:rsidRPr="000C72C4" w:rsidRDefault="00D72751" w:rsidP="005A5D4D">
            <w:pPr>
              <w:numPr>
                <w:ilvl w:val="0"/>
                <w:numId w:val="31"/>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Sampel : 337 orang.</w:t>
            </w:r>
          </w:p>
          <w:p w:rsidR="00D72751" w:rsidRPr="000C72C4" w:rsidRDefault="00D72751" w:rsidP="005A5D4D">
            <w:pPr>
              <w:numPr>
                <w:ilvl w:val="0"/>
                <w:numId w:val="31"/>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Regresi dan ANOVA</w:t>
            </w:r>
          </w:p>
        </w:tc>
        <w:tc>
          <w:tcPr>
            <w:tcW w:w="3261"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t>Kualitas produk dan kualitas pelayanan hanya berpengaruh kecil terhadap kepuasan pelanggan.</w:t>
            </w:r>
          </w:p>
          <w:p w:rsidR="00D72751" w:rsidRPr="000C72C4" w:rsidRDefault="00D72751" w:rsidP="00D72751">
            <w:pPr>
              <w:ind w:left="317"/>
              <w:contextualSpacing/>
              <w:jc w:val="both"/>
              <w:rPr>
                <w:rFonts w:ascii="Times New Roman" w:hAnsi="Times New Roman" w:cs="Times New Roman"/>
              </w:rPr>
            </w:pP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 xml:space="preserve">14. </w:t>
            </w:r>
          </w:p>
        </w:tc>
        <w:tc>
          <w:tcPr>
            <w:tcW w:w="2012" w:type="dxa"/>
          </w:tcPr>
          <w:p w:rsidR="00D72751" w:rsidRPr="000C72C4" w:rsidRDefault="00D72751" w:rsidP="005871B8">
            <w:pPr>
              <w:rPr>
                <w:rFonts w:ascii="Times New Roman" w:hAnsi="Times New Roman" w:cs="Times New Roman"/>
              </w:rPr>
            </w:pPr>
            <w:r w:rsidRPr="000C72C4">
              <w:rPr>
                <w:rFonts w:ascii="Times New Roman" w:hAnsi="Times New Roman" w:cs="Times New Roman"/>
                <w:i/>
              </w:rPr>
              <w:t>The Effect Of Service And Product Quality On Customer Satisfaction Through Customer Awareness Of Islamic Banks In West Sumatera</w:t>
            </w:r>
            <w:r w:rsidRPr="000C72C4">
              <w:rPr>
                <w:rFonts w:ascii="Times New Roman" w:hAnsi="Times New Roman" w:cs="Times New Roman"/>
              </w:rPr>
              <w:t>, Indonesia</w:t>
            </w:r>
          </w:p>
          <w:p w:rsidR="00D72751" w:rsidRPr="000C72C4" w:rsidRDefault="00D72751" w:rsidP="00D72751">
            <w:pPr>
              <w:jc w:val="both"/>
              <w:rPr>
                <w:rFonts w:ascii="Times New Roman" w:hAnsi="Times New Roman" w:cs="Times New Roman"/>
              </w:rPr>
            </w:pP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ISSN":"23956518","abstract":"Purpose of the study: This study is to examine the effect of service quality and product quality of Islamic banks on customer satisfaction through customer awareness as a variable intervening in Islamic Banking in West Sumatera. Methodology: In this study, a model with five parameters with 20 questions was used, so the minimum number of respondents for this study sample was 100 respondents. The data used study are primary data collected using survey methods through the distribution of questionnaires directly to respondents. Data analysis used with path analysis. Main Findings: The results showed that the indirect effects of service quality and quality of Islamic bank products on customer satisfaction through awareness had a positive and significant relationship. They also revealed that consumers are aware of Islamic banking products and services. The reason they chose Islamic banks was because of profitability and religious principles. As a result of this finding, it can help the Islamic banking industry in its efforts to formulate promotional policies that are suitable for attracting more banking customers. Research limitations/implications: The results of this study are expected to encourage and motivate the management of Islamic banks in West Sumatra to further improve product quality and service quality to the wider community so that it will further increase public awareness and understanding of Islamic banks. The results of this study can also encourage and trigger further studies in the field of marketing of Islamic banks through the fiqh muamalah approach, profit sharing and profit sharing and worldly benefit-sharing, and aspects of human resource management and for further research can add other variables that have not been included in research for example, trust, transparency, competitiveness of sharia products, facilities and work climate. Novelty/Originality of this study: Islamic banking management needs to know how to look after their customers, even though they appear to be satisfied, but the level of competition in the financial services industry is greater than before, so as a menu of banking services companies must increasingly improve their services in proportion to the needs of customers.","author":[{"dropping-particle":"","family":"Wandi","given":"Yulfis","non-dropping-particle":"","parse-names":false,"suffix":""},{"dropping-particle":"","family":"Zainal","given":"Veithzal Rivai","non-dropping-particle":"","parse-names":false,"suffix":""},{"dropping-particle":"","family":"Arafah","given":"Willy","non-dropping-particle":"","parse-names":false,"suffix":""},{"dropping-particle":"","family":"Subagja","given":"Iwan Kurniawan","non-dropping-particle":"","parse-names":false,"suffix":""},{"dropping-particle":"","family":"Saad","given":"Ram Al Jaffri","non-dropping-particle":"","parse-names":false,"suffix":""}],"container-title":"Humanities and Social Sciences Reviews","id":"ITEM-1","issue":"1","issued":{"date-parts":[["2020"]]},"page":"682-690","title":"The effect of service and product quality on customer satisfaction through customer awareness of Islamic banks in West Sumatera, Indonesia","type":"article-journal","volume":"8"},"uris":["http://www.mendeley.com/documents/?uuid=a550b54d-bddb-4c82-973b-a1525f7b3d3e"]}],"mendeley":{"formattedCitation":"(Wandi et al., 2020)","plainTextFormattedCitation":"(Wandi et al., 2020)","previouslyFormattedCitation":"(Wandi et al., 2020)"},"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Wandi dkk</w:t>
            </w:r>
            <w:r w:rsidR="00D72751" w:rsidRPr="000C72C4">
              <w:rPr>
                <w:rFonts w:ascii="Times New Roman" w:hAnsi="Times New Roman" w:cs="Times New Roman"/>
                <w:i/>
                <w:noProof/>
              </w:rPr>
              <w:t>.,</w:t>
            </w:r>
            <w:r w:rsidR="00D72751" w:rsidRPr="000C72C4">
              <w:rPr>
                <w:rFonts w:ascii="Times New Roman" w:hAnsi="Times New Roman" w:cs="Times New Roman"/>
                <w:noProof/>
              </w:rPr>
              <w:t xml:space="preserve"> 2020)</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3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penelitian  :  data primer.</w:t>
            </w:r>
          </w:p>
          <w:p w:rsidR="00D72751" w:rsidRPr="000C72C4" w:rsidRDefault="00D72751" w:rsidP="005A5D4D">
            <w:pPr>
              <w:numPr>
                <w:ilvl w:val="0"/>
                <w:numId w:val="3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Populasi  :  seluruh konsumen atau pengguna ponsel Samsung mobile kalangan STIE mahasiswa AAS.</w:t>
            </w:r>
          </w:p>
          <w:p w:rsidR="00D72751" w:rsidRPr="000C72C4" w:rsidRDefault="00D72751" w:rsidP="005A5D4D">
            <w:pPr>
              <w:numPr>
                <w:ilvl w:val="0"/>
                <w:numId w:val="3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Sampel : 100 responden.</w:t>
            </w:r>
          </w:p>
          <w:p w:rsidR="00D72751" w:rsidRPr="00F20C10" w:rsidRDefault="00D72751" w:rsidP="005A5D4D">
            <w:pPr>
              <w:numPr>
                <w:ilvl w:val="0"/>
                <w:numId w:val="3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i/>
              </w:rPr>
            </w:pPr>
            <w:r w:rsidRPr="00F20C10">
              <w:rPr>
                <w:rFonts w:ascii="Times New Roman" w:hAnsi="Times New Roman" w:cs="Times New Roman"/>
                <w:i/>
              </w:rPr>
              <w:t xml:space="preserve">Purposive sampling </w:t>
            </w:r>
          </w:p>
          <w:p w:rsidR="00D72751" w:rsidRPr="000C72C4" w:rsidRDefault="00D72751" w:rsidP="005A5D4D">
            <w:pPr>
              <w:numPr>
                <w:ilvl w:val="0"/>
                <w:numId w:val="3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Analisis jalur</w:t>
            </w:r>
          </w:p>
        </w:tc>
        <w:tc>
          <w:tcPr>
            <w:tcW w:w="3261" w:type="dxa"/>
          </w:tcPr>
          <w:p w:rsidR="00D72751" w:rsidRPr="000C72C4" w:rsidRDefault="00D72751" w:rsidP="005871B8">
            <w:pPr>
              <w:rPr>
                <w:rFonts w:ascii="Times New Roman" w:hAnsi="Times New Roman" w:cs="Times New Roman"/>
              </w:rPr>
            </w:pPr>
            <w:r w:rsidRPr="000C72C4">
              <w:rPr>
                <w:rFonts w:ascii="Times New Roman" w:hAnsi="Times New Roman" w:cs="Times New Roman"/>
              </w:rPr>
              <w:t>Pelayanan  dan kualitas produk berpengaruh signifikan terhadap variabel harga terhadap keputusan pembelian.</w:t>
            </w:r>
          </w:p>
        </w:tc>
      </w:tr>
      <w:tr w:rsidR="00D72751" w:rsidRPr="000C72C4" w:rsidTr="00835CDA">
        <w:tc>
          <w:tcPr>
            <w:tcW w:w="540" w:type="dxa"/>
          </w:tcPr>
          <w:p w:rsidR="00D72751" w:rsidRPr="000C72C4" w:rsidRDefault="00D72751" w:rsidP="00D72751">
            <w:pPr>
              <w:jc w:val="both"/>
              <w:rPr>
                <w:rFonts w:ascii="Times New Roman" w:hAnsi="Times New Roman" w:cs="Times New Roman"/>
              </w:rPr>
            </w:pPr>
            <w:r w:rsidRPr="000C72C4">
              <w:rPr>
                <w:rFonts w:ascii="Times New Roman" w:hAnsi="Times New Roman" w:cs="Times New Roman"/>
              </w:rPr>
              <w:t xml:space="preserve">15. </w:t>
            </w:r>
          </w:p>
        </w:tc>
        <w:tc>
          <w:tcPr>
            <w:tcW w:w="2012" w:type="dxa"/>
          </w:tcPr>
          <w:p w:rsidR="00D72751" w:rsidRPr="000C72C4" w:rsidRDefault="00D72751" w:rsidP="005871B8">
            <w:pPr>
              <w:rPr>
                <w:rFonts w:ascii="Times New Roman" w:hAnsi="Times New Roman" w:cs="Times New Roman"/>
              </w:rPr>
            </w:pPr>
            <w:r w:rsidRPr="000C72C4">
              <w:rPr>
                <w:rFonts w:ascii="Times New Roman" w:hAnsi="Times New Roman" w:cs="Times New Roman"/>
                <w:i/>
              </w:rPr>
              <w:t xml:space="preserve">The Influence Of </w:t>
            </w:r>
            <w:r w:rsidR="00E16FAF" w:rsidRPr="000C72C4">
              <w:rPr>
                <w:rFonts w:ascii="Times New Roman" w:hAnsi="Times New Roman" w:cs="Times New Roman"/>
                <w:i/>
              </w:rPr>
              <w:t xml:space="preserve">Celebrity Endorse </w:t>
            </w:r>
            <w:r w:rsidRPr="000C72C4">
              <w:rPr>
                <w:rFonts w:ascii="Times New Roman" w:hAnsi="Times New Roman" w:cs="Times New Roman"/>
                <w:i/>
              </w:rPr>
              <w:t xml:space="preserve">, Product Quality And Price On Purchase Decisions And Customer Satisfaction On Vivo BrandSmartphones In </w:t>
            </w:r>
            <w:r w:rsidRPr="000C72C4">
              <w:rPr>
                <w:rFonts w:ascii="Times New Roman" w:hAnsi="Times New Roman" w:cs="Times New Roman"/>
              </w:rPr>
              <w:t>Surabaya.</w:t>
            </w:r>
          </w:p>
          <w:p w:rsidR="00D72751" w:rsidRPr="000C72C4" w:rsidRDefault="00D72751" w:rsidP="00D72751">
            <w:pPr>
              <w:jc w:val="both"/>
              <w:rPr>
                <w:rFonts w:ascii="Times New Roman" w:hAnsi="Times New Roman" w:cs="Times New Roman"/>
              </w:rPr>
            </w:pPr>
          </w:p>
          <w:p w:rsidR="00D72751" w:rsidRPr="000C72C4" w:rsidRDefault="006A5613" w:rsidP="00D72751">
            <w:pPr>
              <w:jc w:val="both"/>
              <w:rPr>
                <w:rFonts w:ascii="Times New Roman" w:hAnsi="Times New Roman" w:cs="Times New Roman"/>
              </w:rPr>
            </w:pPr>
            <w:r w:rsidRPr="000C72C4">
              <w:rPr>
                <w:rFonts w:ascii="Times New Roman" w:hAnsi="Times New Roman" w:cs="Times New Roman"/>
              </w:rPr>
              <w:fldChar w:fldCharType="begin" w:fldLock="1"/>
            </w:r>
            <w:r w:rsidR="00D72751" w:rsidRPr="000C72C4">
              <w:rPr>
                <w:rFonts w:ascii="Times New Roman" w:hAnsi="Times New Roman" w:cs="Times New Roman"/>
              </w:rPr>
              <w:instrText>ADDIN CSL_CITATION {"citationItems":[{"id":"ITEM-1","itemData":{"DOI":"10.29138/prd.v1i2.148","abstract":"Smartphone is a virtual communication tool in two directions that makes easy for individuals to interact through short message, telephone and an internet network. The purpose of this study was to analyze the influence of celebrity endorser, product quality and price on purchasing decisions and customer satisfaction. This research used quantitative methode with population 100 respondents who use Vivo brand smartphones in Surabaya. The analysis used partial least square, data obtained from questionnaires and tested with the SmartPLS 3.0. The results showed that the variable celebrity endorser, product quality and price had a significant effect on purchasing decisions, and purchasing decisions have a significant effect on customer satisfaction. Conclusion showed that sponsor more look for customers who using Vivo smartphones, which have affordable or discounted prices so customers make reapeat purchase and satisfied.","author":[{"dropping-particle":"","family":"Lk","given":"Andi Muh Kumar","non-dropping-particle":"","parse-names":false,"suffix":""},{"dropping-particle":"","family":"Arimbawa","given":"I Gede","non-dropping-particle":"","parse-names":false,"suffix":""},{"dropping-particle":"","family":"Damayanti","given":"Elok","non-dropping-particle":"","parse-names":false,"suffix":""}],"container-title":"Journal of World Conference (JWC)","id":"ITEM-1","issue":"2","issued":{"date-parts":[["2019"]]},"page":"252-256","title":"the Influence of Celebrity Endorser, Product Quality and Price on Purchase Decisions and Customer Satisfaction on Vivo Brand Smartphones in Surabaya","type":"article-journal","volume":"1"},"uris":["http://www.mendeley.com/documents/?uuid=3444889d-a023-4570-be9b-2570da255671"]}],"mendeley":{"formattedCitation":"(Lk et al., 2019)","plainTextFormattedCitation":"(Lk et al., 2019)","previouslyFormattedCitation":"(Lk et al., 2019)"},"properties":{"noteIndex":0},"schema":"https://github.com/citation-style-language/schema/raw/master/csl-citation.json"}</w:instrText>
            </w:r>
            <w:r w:rsidRPr="000C72C4">
              <w:rPr>
                <w:rFonts w:ascii="Times New Roman" w:hAnsi="Times New Roman" w:cs="Times New Roman"/>
              </w:rPr>
              <w:fldChar w:fldCharType="separate"/>
            </w:r>
            <w:r w:rsidR="00D72751" w:rsidRPr="000C72C4">
              <w:rPr>
                <w:rFonts w:ascii="Times New Roman" w:hAnsi="Times New Roman" w:cs="Times New Roman"/>
                <w:noProof/>
              </w:rPr>
              <w:t>(Lkdkk</w:t>
            </w:r>
            <w:r w:rsidR="00D72751" w:rsidRPr="000C72C4">
              <w:rPr>
                <w:rFonts w:ascii="Times New Roman" w:hAnsi="Times New Roman" w:cs="Times New Roman"/>
                <w:i/>
                <w:noProof/>
              </w:rPr>
              <w:t>.</w:t>
            </w:r>
            <w:r w:rsidR="00D72751" w:rsidRPr="000C72C4">
              <w:rPr>
                <w:rFonts w:ascii="Times New Roman" w:hAnsi="Times New Roman" w:cs="Times New Roman"/>
                <w:noProof/>
              </w:rPr>
              <w:t>, 2019)</w:t>
            </w:r>
            <w:r w:rsidRPr="000C72C4">
              <w:rPr>
                <w:rFonts w:ascii="Times New Roman" w:hAnsi="Times New Roman" w:cs="Times New Roman"/>
              </w:rPr>
              <w:fldChar w:fldCharType="end"/>
            </w:r>
          </w:p>
        </w:tc>
        <w:tc>
          <w:tcPr>
            <w:tcW w:w="2551" w:type="dxa"/>
          </w:tcPr>
          <w:p w:rsidR="00D72751" w:rsidRPr="000C72C4" w:rsidRDefault="00D72751" w:rsidP="005A5D4D">
            <w:pPr>
              <w:numPr>
                <w:ilvl w:val="0"/>
                <w:numId w:val="3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jc w:val="both"/>
              <w:rPr>
                <w:rFonts w:ascii="Times New Roman" w:hAnsi="Times New Roman" w:cs="Times New Roman"/>
              </w:rPr>
            </w:pPr>
            <w:r w:rsidRPr="000C72C4">
              <w:rPr>
                <w:rFonts w:ascii="Times New Roman" w:hAnsi="Times New Roman" w:cs="Times New Roman"/>
              </w:rPr>
              <w:t>Penelitian kuantitatif.</w:t>
            </w:r>
          </w:p>
          <w:p w:rsidR="00D72751" w:rsidRPr="000C72C4" w:rsidRDefault="00D72751" w:rsidP="005A5D4D">
            <w:pPr>
              <w:numPr>
                <w:ilvl w:val="0"/>
                <w:numId w:val="3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rPr>
                <w:rFonts w:ascii="Times New Roman" w:hAnsi="Times New Roman" w:cs="Times New Roman"/>
              </w:rPr>
            </w:pPr>
            <w:r w:rsidRPr="000C72C4">
              <w:rPr>
                <w:rFonts w:ascii="Times New Roman" w:hAnsi="Times New Roman" w:cs="Times New Roman"/>
              </w:rPr>
              <w:t>Sampel : 100 responden.</w:t>
            </w:r>
          </w:p>
          <w:p w:rsidR="00D72751" w:rsidRPr="000C72C4" w:rsidRDefault="00D72751" w:rsidP="005A5D4D">
            <w:pPr>
              <w:numPr>
                <w:ilvl w:val="0"/>
                <w:numId w:val="3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59"/>
              <w:contextualSpacing/>
              <w:jc w:val="both"/>
              <w:rPr>
                <w:rFonts w:ascii="Times New Roman" w:hAnsi="Times New Roman" w:cs="Times New Roman"/>
              </w:rPr>
            </w:pPr>
            <w:r w:rsidRPr="000C72C4">
              <w:rPr>
                <w:rFonts w:ascii="Times New Roman" w:hAnsi="Times New Roman" w:cs="Times New Roman"/>
              </w:rPr>
              <w:t>Partial least square, data diperoleh dari kuesioner dan diuji dengan SmartPLS 3.0.</w:t>
            </w:r>
          </w:p>
        </w:tc>
        <w:tc>
          <w:tcPr>
            <w:tcW w:w="3261" w:type="dxa"/>
          </w:tcPr>
          <w:p w:rsidR="00D72751" w:rsidRPr="000C72C4" w:rsidRDefault="00E16FAF" w:rsidP="005871B8">
            <w:pPr>
              <w:rPr>
                <w:rFonts w:ascii="Times New Roman" w:hAnsi="Times New Roman" w:cs="Times New Roman"/>
              </w:rPr>
            </w:pPr>
            <w:r w:rsidRPr="000C72C4">
              <w:rPr>
                <w:rFonts w:ascii="Times New Roman" w:hAnsi="Times New Roman" w:cs="Times New Roman"/>
                <w:i/>
              </w:rPr>
              <w:t xml:space="preserve">Celebrity Endorse </w:t>
            </w:r>
            <w:r w:rsidR="00D72751" w:rsidRPr="000C72C4">
              <w:rPr>
                <w:rFonts w:ascii="Times New Roman" w:hAnsi="Times New Roman" w:cs="Times New Roman"/>
              </w:rPr>
              <w:t>, kualitas produk dan harga berpengaruh signifikan terhadap keputusan pembelian, dan keputusan pembelian berpengaruh signifikan terhadap kepuasan pelanggan.</w:t>
            </w:r>
          </w:p>
        </w:tc>
      </w:tr>
    </w:tbl>
    <w:p w:rsidR="005B14E4" w:rsidRDefault="005B14E4" w:rsidP="000E220C">
      <w:pPr>
        <w:spacing w:after="0" w:line="480" w:lineRule="auto"/>
        <w:rPr>
          <w:rFonts w:ascii="Times New Roman" w:hAnsi="Times New Roman" w:cs="Times New Roman"/>
          <w:b/>
          <w:sz w:val="24"/>
          <w:szCs w:val="24"/>
          <w:lang w:val="en-US"/>
        </w:rPr>
      </w:pPr>
    </w:p>
    <w:p w:rsidR="00367440" w:rsidRDefault="00367440" w:rsidP="000E220C">
      <w:pPr>
        <w:spacing w:after="0" w:line="480" w:lineRule="auto"/>
        <w:rPr>
          <w:rFonts w:ascii="Times New Roman" w:hAnsi="Times New Roman" w:cs="Times New Roman"/>
          <w:b/>
          <w:sz w:val="24"/>
          <w:szCs w:val="24"/>
          <w:lang w:val="en-US"/>
        </w:rPr>
      </w:pPr>
    </w:p>
    <w:p w:rsidR="00367440" w:rsidRPr="00367440" w:rsidRDefault="00367440" w:rsidP="000E220C">
      <w:pPr>
        <w:spacing w:after="0" w:line="480" w:lineRule="auto"/>
        <w:rPr>
          <w:rFonts w:ascii="Times New Roman" w:hAnsi="Times New Roman" w:cs="Times New Roman"/>
          <w:b/>
          <w:sz w:val="24"/>
          <w:szCs w:val="24"/>
          <w:lang w:val="en-US"/>
        </w:rPr>
      </w:pPr>
    </w:p>
    <w:p w:rsidR="00D72751" w:rsidRPr="000C72C4" w:rsidRDefault="00D72751" w:rsidP="005A5D4D">
      <w:pPr>
        <w:pStyle w:val="ListParagraph"/>
        <w:numPr>
          <w:ilvl w:val="0"/>
          <w:numId w:val="6"/>
        </w:numPr>
        <w:spacing w:after="0" w:line="480" w:lineRule="auto"/>
        <w:rPr>
          <w:rFonts w:ascii="Times New Roman" w:hAnsi="Times New Roman" w:cs="Times New Roman"/>
          <w:b/>
          <w:sz w:val="24"/>
          <w:szCs w:val="24"/>
        </w:rPr>
      </w:pPr>
      <w:r w:rsidRPr="000C72C4">
        <w:rPr>
          <w:rFonts w:ascii="Times New Roman" w:hAnsi="Times New Roman" w:cs="Times New Roman"/>
          <w:b/>
          <w:sz w:val="24"/>
          <w:szCs w:val="24"/>
        </w:rPr>
        <w:lastRenderedPageBreak/>
        <w:t>Kerangka Penelitian</w:t>
      </w:r>
    </w:p>
    <w:p w:rsidR="00EB11CD" w:rsidRPr="000C72C4" w:rsidRDefault="006A5613" w:rsidP="00EB11CD">
      <w:pPr>
        <w:pStyle w:val="ListParagraph2"/>
        <w:spacing w:line="480" w:lineRule="auto"/>
        <w:ind w:left="851" w:firstLine="360"/>
        <w:jc w:val="both"/>
        <w:rPr>
          <w:rFonts w:ascii="Times New Roman" w:hAnsi="Times New Roman" w:cs="Times New Roman"/>
          <w:sz w:val="24"/>
          <w:szCs w:val="24"/>
          <w:lang w:val="id-ID"/>
        </w:rPr>
      </w:pPr>
      <w:r w:rsidRPr="006A5613">
        <w:rPr>
          <w:rFonts w:ascii="Times New Roman" w:hAnsi="Times New Roman" w:cs="Times New Roman"/>
          <w:noProof/>
          <w:sz w:val="24"/>
          <w:szCs w:val="24"/>
          <w:lang w:val="id-ID" w:eastAsia="id-ID"/>
        </w:rPr>
        <w:pict>
          <v:rect id="Rectangle 9" o:spid="_x0000_s1026" style="position:absolute;left:0;text-align:left;margin-left:25.35pt;margin-top:101.25pt;width:143.25pt;height:231.75pt;z-index:-251642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" fillcolor="white [3201]" strokecolor="black [3200]" strokeweight=".25pt">
            <v:shadow color="#868686"/>
          </v:rect>
        </w:pict>
      </w:r>
      <w:r w:rsidRPr="006A5613">
        <w:rPr>
          <w:rFonts w:ascii="Times New Roman" w:hAnsi="Times New Roman" w:cs="Times New Roman"/>
          <w:noProof/>
          <w:sz w:val="24"/>
          <w:szCs w:val="24"/>
          <w:lang w:val="id-ID" w:eastAsia="id-ID"/>
        </w:rPr>
        <w:pict>
          <v:oval id="Oval 26" o:spid="_x0000_s1072" style="position:absolute;left:0;text-align:left;margin-left:36.6pt;margin-top:105.75pt;width:123.75pt;height:66.75pt;z-index:25167667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" fillcolor="white [3201]" strokecolor="black [3200]" strokeweight="2pt">
            <v:textbox style="mso-next-textbox:#Oval 26">
              <w:txbxContent>
                <w:p w:rsidR="004E2B25" w:rsidRPr="00D30FA4" w:rsidRDefault="004E2B25" w:rsidP="00D30FA4">
                  <w:pPr>
                    <w:spacing w:after="0" w:line="240" w:lineRule="auto"/>
                    <w:jc w:val="center"/>
                    <w:rPr>
                      <w:rFonts w:ascii="Times New Roman" w:hAnsi="Times New Roman" w:cs="Times New Roman"/>
                      <w:sz w:val="20"/>
                    </w:rPr>
                  </w:pPr>
                  <w:r w:rsidRPr="00D30FA4">
                    <w:rPr>
                      <w:rFonts w:ascii="Times New Roman" w:hAnsi="Times New Roman" w:cs="Times New Roman"/>
                      <w:sz w:val="20"/>
                    </w:rPr>
                    <w:t xml:space="preserve">Kualitas Produk </w:t>
                  </w:r>
                </w:p>
                <w:p w:rsidR="004E2B25" w:rsidRPr="00352A48" w:rsidRDefault="004E2B25" w:rsidP="00D30FA4">
                  <w:pPr>
                    <w:spacing w:after="0" w:line="240" w:lineRule="auto"/>
                    <w:jc w:val="center"/>
                    <w:rPr>
                      <w:rFonts w:ascii="Times New Roman" w:hAnsi="Times New Roman" w:cs="Times New Roman"/>
                      <w:sz w:val="20"/>
                    </w:rPr>
                  </w:pPr>
                  <w:r w:rsidRPr="00352A48">
                    <w:rPr>
                      <w:rFonts w:ascii="Times New Roman" w:hAnsi="Times New Roman" w:cs="Times New Roman"/>
                      <w:sz w:val="20"/>
                    </w:rPr>
                    <w:t>X</w:t>
                  </w:r>
                  <w:r w:rsidRPr="00D30FA4">
                    <w:rPr>
                      <w:rFonts w:ascii="Times New Roman" w:hAnsi="Times New Roman" w:cs="Times New Roman"/>
                      <w:sz w:val="20"/>
                      <w:vertAlign w:val="subscript"/>
                    </w:rPr>
                    <w:t>1</w:t>
                  </w:r>
                </w:p>
              </w:txbxContent>
            </v:textbox>
          </v:oval>
        </w:pict>
      </w:r>
      <w:r w:rsidR="00D72751" w:rsidRPr="000C72C4">
        <w:rPr>
          <w:rFonts w:ascii="Times New Roman" w:hAnsi="Times New Roman" w:cs="Times New Roman"/>
          <w:sz w:val="24"/>
          <w:szCs w:val="24"/>
        </w:rPr>
        <w:t xml:space="preserve">Dalam penelitian ini terdapat tiga variabel independen yang meliputi </w:t>
      </w:r>
      <w:r w:rsidR="00D72751" w:rsidRPr="000C72C4">
        <w:rPr>
          <w:rFonts w:ascii="Times New Roman" w:hAnsi="Times New Roman" w:cs="Times New Roman"/>
          <w:sz w:val="24"/>
          <w:szCs w:val="24"/>
          <w:lang w:val="id-ID"/>
        </w:rPr>
        <w:t xml:space="preserve">Kualitas produk, </w:t>
      </w:r>
      <w:r w:rsidR="00A173A3" w:rsidRPr="000C72C4">
        <w:rPr>
          <w:rFonts w:ascii="Times New Roman" w:hAnsi="Times New Roman" w:cs="Times New Roman"/>
          <w:i/>
          <w:sz w:val="24"/>
          <w:szCs w:val="24"/>
          <w:lang w:val="id-ID"/>
        </w:rPr>
        <w:t>Celebrity E</w:t>
      </w:r>
      <w:r w:rsidR="00D72751" w:rsidRPr="000C72C4">
        <w:rPr>
          <w:rFonts w:ascii="Times New Roman" w:hAnsi="Times New Roman" w:cs="Times New Roman"/>
          <w:i/>
          <w:sz w:val="24"/>
          <w:szCs w:val="24"/>
          <w:lang w:val="id-ID"/>
        </w:rPr>
        <w:t>ndorse</w:t>
      </w:r>
      <w:r w:rsidR="00D72751" w:rsidRPr="000C72C4">
        <w:rPr>
          <w:rFonts w:ascii="Times New Roman" w:hAnsi="Times New Roman" w:cs="Times New Roman"/>
          <w:sz w:val="24"/>
          <w:szCs w:val="24"/>
          <w:lang w:val="id-ID"/>
        </w:rPr>
        <w:t>, dan Kepercayaan</w:t>
      </w:r>
      <w:r w:rsidR="00D72751" w:rsidRPr="000C72C4">
        <w:rPr>
          <w:rFonts w:ascii="Times New Roman" w:hAnsi="Times New Roman" w:cs="Times New Roman"/>
          <w:sz w:val="24"/>
          <w:szCs w:val="24"/>
        </w:rPr>
        <w:t xml:space="preserve"> dan terdapat satu variabel dependen yaitu </w:t>
      </w:r>
      <w:r w:rsidR="00D72751" w:rsidRPr="000C72C4">
        <w:rPr>
          <w:rFonts w:ascii="Times New Roman" w:hAnsi="Times New Roman" w:cs="Times New Roman"/>
          <w:sz w:val="24"/>
          <w:szCs w:val="24"/>
          <w:lang w:val="id-ID"/>
        </w:rPr>
        <w:t>Kepuasan Pelanggan</w:t>
      </w:r>
      <w:r w:rsidR="00D72751" w:rsidRPr="000C72C4">
        <w:rPr>
          <w:rFonts w:ascii="Times New Roman" w:hAnsi="Times New Roman" w:cs="Times New Roman"/>
          <w:sz w:val="24"/>
          <w:szCs w:val="24"/>
        </w:rPr>
        <w:t>, seperti pada gambar dibawah ini :</w:t>
      </w:r>
    </w:p>
    <w:p w:rsidR="00540083" w:rsidRPr="000C72C4" w:rsidRDefault="00540083" w:rsidP="00540083">
      <w:pPr>
        <w:pStyle w:val="ListParagraph2"/>
        <w:spacing w:line="480" w:lineRule="auto"/>
        <w:ind w:left="851" w:firstLine="360"/>
        <w:rPr>
          <w:rFonts w:ascii="Times New Roman" w:hAnsi="Times New Roman" w:cs="Times New Roman"/>
          <w:sz w:val="24"/>
          <w:szCs w:val="24"/>
        </w:rPr>
      </w:pPr>
    </w:p>
    <w:p w:rsidR="00540083" w:rsidRPr="000C72C4" w:rsidRDefault="006A5613" w:rsidP="00540083">
      <w:pPr>
        <w:pStyle w:val="ListParagraph2"/>
        <w:spacing w:line="480" w:lineRule="auto"/>
        <w:ind w:left="851" w:firstLine="360"/>
        <w:rPr>
          <w:rFonts w:ascii="Times New Roman" w:hAnsi="Times New Roman" w:cs="Times New Roman"/>
          <w:sz w:val="24"/>
          <w:szCs w:val="24"/>
        </w:rPr>
      </w:pPr>
      <w:r w:rsidRPr="006A5613">
        <w:rPr>
          <w:rFonts w:ascii="Times New Roman" w:hAnsi="Times New Roman" w:cs="Times New Roman"/>
          <w:noProof/>
          <w:sz w:val="24"/>
          <w:szCs w:val="24"/>
          <w:lang w:val="id-ID" w:eastAsia="id-ID"/>
        </w:rPr>
        <w:pict>
          <v:rect id="Rectangle 17" o:spid="_x0000_s1027" style="position:absolute;left:0;text-align:left;margin-left:201.55pt;margin-top:27.1pt;width:30.75pt;height:25.5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" fillcolor="white [3201]" strokecolor="black [3200]" strokeweight="2pt">
            <v:path arrowok="t"/>
            <v:textbox style="mso-next-textbox:#Rectangle 17">
              <w:txbxContent>
                <w:p w:rsidR="004E2B25" w:rsidRPr="00352A48" w:rsidRDefault="004E2B25" w:rsidP="00540083">
                  <w:pPr>
                    <w:jc w:val="center"/>
                    <w:rPr>
                      <w:rFonts w:ascii="Times New Roman" w:hAnsi="Times New Roman" w:cs="Times New Roman"/>
                      <w:szCs w:val="24"/>
                    </w:rPr>
                  </w:pPr>
                  <w:r>
                    <w:rPr>
                      <w:rFonts w:ascii="Times New Roman" w:hAnsi="Times New Roman" w:cs="Times New Roman"/>
                      <w:szCs w:val="24"/>
                    </w:rPr>
                    <w:t>H</w:t>
                  </w:r>
                  <w:r w:rsidRPr="00D30FA4">
                    <w:rPr>
                      <w:rFonts w:ascii="Times New Roman" w:hAnsi="Times New Roman" w:cs="Times New Roman"/>
                      <w:szCs w:val="24"/>
                      <w:vertAlign w:val="subscript"/>
                    </w:rPr>
                    <w:t>2</w:t>
                  </w:r>
                </w:p>
              </w:txbxContent>
            </v:textbox>
          </v:rect>
        </w:pict>
      </w:r>
      <w:r w:rsidRPr="006A5613">
        <w:rPr>
          <w:rFonts w:ascii="Times New Roman" w:hAnsi="Times New Roman" w:cs="Times New Roman"/>
          <w:noProof/>
          <w:sz w:val="24"/>
          <w:szCs w:val="24"/>
          <w:lang w:val="id-ID" w:eastAsia="id-ID"/>
        </w:rPr>
        <w:pict>
          <v:shapetype id="_x0000_t32" coordsize="21600,21600" o:spt="32" o:oned="t" path="m,l21600,21600e" filled="f">
            <v:path arrowok="t" fillok="f" o:connecttype="none"/>
            <o:lock v:ext="edit" shapetype="t"/>
          </v:shapetype>
          <v:shape id="Straight Arrow Connector 6" o:spid="_x0000_s1071" type="#_x0000_t32" style="position:absolute;left:0;text-align:left;margin-left:140.25pt;margin-top:5.3pt;width:143.95pt;height:57.7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" strokecolor="black [3040]">
            <v:stroke endarrow="open"/>
            <o:lock v:ext="edit" shapetype="f"/>
          </v:shape>
        </w:pict>
      </w:r>
    </w:p>
    <w:p w:rsidR="00540083" w:rsidRPr="000C72C4" w:rsidRDefault="006A5613" w:rsidP="00540083">
      <w:pPr>
        <w:pStyle w:val="ListParagraph2"/>
        <w:spacing w:line="480" w:lineRule="auto"/>
        <w:ind w:left="851" w:firstLine="360"/>
        <w:rPr>
          <w:rFonts w:ascii="Times New Roman" w:hAnsi="Times New Roman" w:cs="Times New Roman"/>
          <w:sz w:val="24"/>
          <w:szCs w:val="24"/>
        </w:rPr>
      </w:pPr>
      <w:r w:rsidRPr="006A5613">
        <w:rPr>
          <w:rFonts w:ascii="Times New Roman" w:hAnsi="Times New Roman" w:cs="Times New Roman"/>
          <w:noProof/>
          <w:sz w:val="24"/>
          <w:szCs w:val="24"/>
          <w:lang w:val="id-ID" w:eastAsia="id-ID"/>
        </w:rPr>
        <w:pict>
          <v:oval id="Oval 29" o:spid="_x0000_s1028" style="position:absolute;left:0;text-align:left;margin-left:287.85pt;margin-top:18.9pt;width:109.5pt;height:66.75pt;z-index:251682816;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" fillcolor="white [3201]" strokecolor="black [3200]" strokeweight="2pt">
            <v:textbox style="mso-next-textbox:#Oval 29">
              <w:txbxContent>
                <w:p w:rsidR="004E2B25" w:rsidRPr="00D30FA4" w:rsidRDefault="004E2B25" w:rsidP="00D30FA4">
                  <w:pPr>
                    <w:spacing w:after="0" w:line="240" w:lineRule="auto"/>
                    <w:jc w:val="center"/>
                    <w:rPr>
                      <w:rFonts w:ascii="Times New Roman" w:hAnsi="Times New Roman" w:cs="Times New Roman"/>
                      <w:sz w:val="14"/>
                    </w:rPr>
                  </w:pPr>
                  <w:r w:rsidRPr="00D30FA4">
                    <w:rPr>
                      <w:rFonts w:ascii="Times New Roman" w:hAnsi="Times New Roman" w:cs="Times New Roman"/>
                      <w:sz w:val="14"/>
                    </w:rPr>
                    <w:t>Kepuasan Pelanggan</w:t>
                  </w:r>
                </w:p>
                <w:p w:rsidR="004E2B25" w:rsidRPr="00D30FA4" w:rsidRDefault="004E2B25" w:rsidP="00D30FA4">
                  <w:pPr>
                    <w:spacing w:after="0" w:line="240" w:lineRule="auto"/>
                    <w:jc w:val="center"/>
                    <w:rPr>
                      <w:rFonts w:ascii="Times New Roman" w:hAnsi="Times New Roman" w:cs="Times New Roman"/>
                      <w:sz w:val="20"/>
                    </w:rPr>
                  </w:pPr>
                  <w:r w:rsidRPr="00D30FA4">
                    <w:rPr>
                      <w:rFonts w:ascii="Times New Roman" w:hAnsi="Times New Roman" w:cs="Times New Roman"/>
                      <w:sz w:val="20"/>
                    </w:rPr>
                    <w:t>Y</w:t>
                  </w:r>
                </w:p>
              </w:txbxContent>
            </v:textbox>
          </v:oval>
        </w:pict>
      </w:r>
      <w:r w:rsidRPr="006A5613">
        <w:rPr>
          <w:rFonts w:ascii="Times New Roman" w:hAnsi="Times New Roman" w:cs="Times New Roman"/>
          <w:noProof/>
          <w:sz w:val="24"/>
          <w:szCs w:val="24"/>
          <w:lang w:val="id-ID" w:eastAsia="id-ID"/>
        </w:rPr>
        <w:pict>
          <v:oval id="Oval 27" o:spid="_x0000_s1029" style="position:absolute;left:0;text-align:left;margin-left:38.05pt;margin-top:18.9pt;width:122.25pt;height:66.75pt;z-index:25167872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" fillcolor="white [3201]" strokecolor="black [3200]" strokeweight="2pt">
            <v:textbox style="mso-next-textbox:#Oval 27">
              <w:txbxContent>
                <w:p w:rsidR="004E2B25" w:rsidRPr="00D30FA4" w:rsidRDefault="004E2B25" w:rsidP="00D30FA4">
                  <w:pPr>
                    <w:spacing w:after="0" w:line="240" w:lineRule="auto"/>
                    <w:jc w:val="center"/>
                    <w:rPr>
                      <w:rFonts w:ascii="Times New Roman" w:hAnsi="Times New Roman" w:cs="Times New Roman"/>
                      <w:i/>
                      <w:sz w:val="18"/>
                    </w:rPr>
                  </w:pPr>
                  <w:r w:rsidRPr="00D30FA4">
                    <w:rPr>
                      <w:rFonts w:ascii="Times New Roman" w:hAnsi="Times New Roman" w:cs="Times New Roman"/>
                      <w:i/>
                      <w:sz w:val="18"/>
                    </w:rPr>
                    <w:t>Celebrity endorse</w:t>
                  </w:r>
                </w:p>
                <w:p w:rsidR="004E2B25" w:rsidRPr="00352A48" w:rsidRDefault="004E2B25" w:rsidP="00D30FA4">
                  <w:pPr>
                    <w:spacing w:after="0" w:line="240" w:lineRule="auto"/>
                    <w:jc w:val="center"/>
                    <w:rPr>
                      <w:rFonts w:ascii="Times New Roman" w:hAnsi="Times New Roman" w:cs="Times New Roman"/>
                      <w:i/>
                      <w:sz w:val="18"/>
                    </w:rPr>
                  </w:pPr>
                  <w:r w:rsidRPr="00352A48">
                    <w:rPr>
                      <w:rFonts w:ascii="Times New Roman" w:hAnsi="Times New Roman" w:cs="Times New Roman"/>
                      <w:sz w:val="18"/>
                    </w:rPr>
                    <w:t>X</w:t>
                  </w:r>
                  <w:r w:rsidRPr="00D30FA4">
                    <w:rPr>
                      <w:rFonts w:ascii="Times New Roman" w:hAnsi="Times New Roman" w:cs="Times New Roman"/>
                      <w:sz w:val="18"/>
                      <w:vertAlign w:val="subscript"/>
                    </w:rPr>
                    <w:t>2</w:t>
                  </w:r>
                </w:p>
              </w:txbxContent>
            </v:textbox>
          </v:oval>
        </w:pict>
      </w:r>
    </w:p>
    <w:p w:rsidR="00540083" w:rsidRPr="000C72C4" w:rsidRDefault="006A5613" w:rsidP="00540083">
      <w:pPr>
        <w:pStyle w:val="ListParagraph2"/>
        <w:spacing w:line="480" w:lineRule="auto"/>
        <w:ind w:left="851" w:firstLine="360"/>
        <w:rPr>
          <w:rFonts w:ascii="Times New Roman" w:hAnsi="Times New Roman" w:cs="Times New Roman"/>
          <w:sz w:val="24"/>
          <w:szCs w:val="24"/>
        </w:rPr>
      </w:pPr>
      <w:r w:rsidRPr="006A5613">
        <w:rPr>
          <w:rFonts w:ascii="Times New Roman" w:hAnsi="Times New Roman" w:cs="Times New Roman"/>
          <w:noProof/>
          <w:sz w:val="24"/>
          <w:szCs w:val="24"/>
          <w:lang w:val="id-ID" w:eastAsia="id-ID"/>
        </w:rPr>
        <w:pict>
          <v:rect id="Rectangle 18" o:spid="_x0000_s1030" style="position:absolute;left:0;text-align:left;margin-left:201.6pt;margin-top:16.9pt;width:30.75pt;height:25.5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" fillcolor="white [3201]" strokecolor="black [3200]" strokeweight="2pt">
            <v:path arrowok="t"/>
            <v:textbox style="mso-next-textbox:#Rectangle 18">
              <w:txbxContent>
                <w:p w:rsidR="004E2B25" w:rsidRPr="00AE37EB" w:rsidRDefault="004E2B25" w:rsidP="00540083">
                  <w:pPr>
                    <w:jc w:val="center"/>
                    <w:rPr>
                      <w:rFonts w:ascii="Times New Roman" w:hAnsi="Times New Roman" w:cs="Times New Roman"/>
                      <w:sz w:val="24"/>
                      <w:szCs w:val="24"/>
                    </w:rPr>
                  </w:pPr>
                  <w:r w:rsidRPr="00352A48">
                    <w:rPr>
                      <w:rFonts w:ascii="Times New Roman" w:hAnsi="Times New Roman" w:cs="Times New Roman"/>
                      <w:szCs w:val="24"/>
                    </w:rPr>
                    <w:t>H</w:t>
                  </w:r>
                  <w:r w:rsidRPr="00D30FA4">
                    <w:rPr>
                      <w:rFonts w:ascii="Times New Roman" w:hAnsi="Times New Roman" w:cs="Times New Roman"/>
                      <w:sz w:val="24"/>
                      <w:szCs w:val="24"/>
                      <w:vertAlign w:val="subscript"/>
                    </w:rPr>
                    <w:t>3</w:t>
                  </w:r>
                </w:p>
              </w:txbxContent>
            </v:textbox>
          </v:rect>
        </w:pict>
      </w:r>
    </w:p>
    <w:p w:rsidR="00540083" w:rsidRPr="000C72C4" w:rsidRDefault="006A5613" w:rsidP="00540083">
      <w:pPr>
        <w:pStyle w:val="ListParagraph2"/>
        <w:spacing w:line="480" w:lineRule="auto"/>
        <w:ind w:left="851" w:firstLine="360"/>
        <w:rPr>
          <w:rFonts w:ascii="Times New Roman" w:hAnsi="Times New Roman" w:cs="Times New Roman"/>
          <w:sz w:val="24"/>
          <w:szCs w:val="24"/>
          <w:lang w:val="id-ID"/>
        </w:rPr>
      </w:pPr>
      <w:r w:rsidRPr="006A5613">
        <w:rPr>
          <w:rFonts w:ascii="Times New Roman" w:hAnsi="Times New Roman" w:cs="Times New Roman"/>
          <w:noProof/>
          <w:sz w:val="24"/>
          <w:szCs w:val="24"/>
          <w:lang w:val="id-ID" w:eastAsia="id-ID"/>
        </w:rPr>
        <w:pict>
          <v:shape id="Straight Arrow Connector 8" o:spid="_x0000_s1070" type="#_x0000_t32" style="position:absolute;left:0;text-align:left;margin-left:138.6pt;margin-top:18.7pt;width:145.45pt;height:48.1pt;flip:y;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" strokecolor="black [3040]">
            <v:stroke endarrow="open"/>
            <o:lock v:ext="edit" shapetype="f"/>
          </v:shape>
        </w:pict>
      </w:r>
      <w:r w:rsidRPr="006A5613">
        <w:rPr>
          <w:rFonts w:ascii="Times New Roman" w:hAnsi="Times New Roman" w:cs="Times New Roman"/>
          <w:noProof/>
          <w:sz w:val="24"/>
          <w:szCs w:val="24"/>
          <w:lang w:val="id-ID" w:eastAsia="id-ID"/>
        </w:rPr>
        <w:pict>
          <v:shape id="Straight Arrow Connector 7" o:spid="_x0000_s1069" type="#_x0000_t32" style="position:absolute;left:0;text-align:left;margin-left:140.25pt;margin-top:.7pt;width:143.95pt;height:0;flip:y;z-index:251660288;visibility:visible;mso-wrap-distance-top:-3e-5mm;mso-wrap-distance-bottom:-3e-5mm;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" strokecolor="black [3040]">
            <v:stroke endarrow="open"/>
            <o:lock v:ext="edit" shapetype="f"/>
          </v:shape>
        </w:pict>
      </w:r>
      <w:r w:rsidR="000770E7" w:rsidRPr="000C72C4">
        <w:rPr>
          <w:rFonts w:ascii="Times New Roman" w:hAnsi="Times New Roman" w:cs="Times New Roman"/>
          <w:sz w:val="24"/>
          <w:szCs w:val="24"/>
          <w:lang w:val="id-ID"/>
        </w:rPr>
        <w:t>344</w:t>
      </w:r>
    </w:p>
    <w:p w:rsidR="00540083" w:rsidRPr="000C72C4" w:rsidRDefault="006A5613" w:rsidP="00540083">
      <w:pPr>
        <w:pStyle w:val="ListParagraph2"/>
        <w:spacing w:line="480" w:lineRule="auto"/>
        <w:ind w:left="851" w:firstLine="360"/>
        <w:rPr>
          <w:rFonts w:ascii="Times New Roman" w:hAnsi="Times New Roman" w:cs="Times New Roman"/>
          <w:sz w:val="24"/>
          <w:szCs w:val="24"/>
        </w:rPr>
      </w:pPr>
      <w:r w:rsidRPr="006A5613">
        <w:rPr>
          <w:rFonts w:ascii="Times New Roman" w:hAnsi="Times New Roman" w:cs="Times New Roman"/>
          <w:noProof/>
          <w:sz w:val="24"/>
          <w:szCs w:val="24"/>
          <w:lang w:val="id-ID" w:eastAsia="id-ID"/>
        </w:rPr>
        <w:pict>
          <v:oval id="Oval 28" o:spid="_x0000_s1031" style="position:absolute;left:0;text-align:left;margin-left:38.1pt;margin-top:12.6pt;width:117pt;height:66.75pt;z-index:251680768;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" fillcolor="white [3201]" strokecolor="black [3200]" strokeweight="2pt">
            <v:textbox style="mso-next-textbox:#Oval 28">
              <w:txbxContent>
                <w:p w:rsidR="004E2B25" w:rsidRPr="00D30FA4" w:rsidRDefault="004E2B25" w:rsidP="00D30FA4">
                  <w:pPr>
                    <w:spacing w:after="0" w:line="240" w:lineRule="auto"/>
                    <w:jc w:val="center"/>
                    <w:rPr>
                      <w:rFonts w:ascii="Times New Roman" w:hAnsi="Times New Roman" w:cs="Times New Roman"/>
                      <w:sz w:val="20"/>
                    </w:rPr>
                  </w:pPr>
                  <w:r w:rsidRPr="00D30FA4">
                    <w:rPr>
                      <w:rFonts w:ascii="Times New Roman" w:hAnsi="Times New Roman" w:cs="Times New Roman"/>
                      <w:sz w:val="20"/>
                    </w:rPr>
                    <w:t>Kepercayaan</w:t>
                  </w:r>
                </w:p>
                <w:p w:rsidR="004E2B25" w:rsidRPr="00D30FA4" w:rsidRDefault="004E2B25" w:rsidP="00D30FA4">
                  <w:pPr>
                    <w:spacing w:after="0" w:line="240" w:lineRule="auto"/>
                    <w:jc w:val="center"/>
                    <w:rPr>
                      <w:rFonts w:ascii="Times New Roman" w:hAnsi="Times New Roman" w:cs="Times New Roman"/>
                    </w:rPr>
                  </w:pPr>
                  <w:r w:rsidRPr="00D30FA4">
                    <w:rPr>
                      <w:rFonts w:ascii="Times New Roman" w:hAnsi="Times New Roman" w:cs="Times New Roman"/>
                    </w:rPr>
                    <w:t>X</w:t>
                  </w:r>
                  <w:r w:rsidRPr="00D30FA4">
                    <w:rPr>
                      <w:rFonts w:ascii="Times New Roman" w:hAnsi="Times New Roman" w:cs="Times New Roman"/>
                      <w:vertAlign w:val="subscript"/>
                    </w:rPr>
                    <w:t>3</w:t>
                  </w:r>
                </w:p>
              </w:txbxContent>
            </v:textbox>
          </v:oval>
        </w:pict>
      </w:r>
      <w:r w:rsidRPr="006A5613">
        <w:rPr>
          <w:rFonts w:ascii="Times New Roman" w:hAnsi="Times New Roman" w:cs="Times New Roman"/>
          <w:noProof/>
          <w:sz w:val="24"/>
          <w:szCs w:val="24"/>
          <w:lang w:val="id-ID" w:eastAsia="id-ID"/>
        </w:rPr>
        <w:pict>
          <v:shape id="Straight Arrow Connector 4" o:spid="_x0000_s1068" type="#_x0000_t32" style="position:absolute;left:0;text-align:left;margin-left:337.95pt;margin-top:3.6pt;width:0;height:88.25pt;flip:y;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">
            <v:stroke dashstyle="dash" endarrow="block"/>
          </v:shape>
        </w:pict>
      </w:r>
      <w:r w:rsidRPr="006A5613">
        <w:rPr>
          <w:rFonts w:ascii="Times New Roman" w:hAnsi="Times New Roman" w:cs="Times New Roman"/>
          <w:noProof/>
          <w:sz w:val="24"/>
          <w:szCs w:val="24"/>
          <w:lang w:val="id-ID" w:eastAsia="id-ID"/>
        </w:rPr>
        <w:pict>
          <v:rect id="Rectangle 3" o:spid="_x0000_s1032" style="position:absolute;left:0;text-align:left;margin-left:201.55pt;margin-top:8.2pt;width:30.75pt;height:26.25pt;z-index:2516643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" fillcolor="white [3201]" strokecolor="black [3200]" strokeweight="2pt">
            <v:path arrowok="t"/>
            <v:textbox style="mso-next-textbox:#Rectangle 3">
              <w:txbxContent>
                <w:p w:rsidR="004E2B25" w:rsidRPr="00AE37EB" w:rsidRDefault="004E2B25" w:rsidP="00540083">
                  <w:pPr>
                    <w:jc w:val="center"/>
                    <w:rPr>
                      <w:rFonts w:ascii="Times New Roman" w:hAnsi="Times New Roman" w:cs="Times New Roman"/>
                      <w:sz w:val="24"/>
                      <w:szCs w:val="24"/>
                    </w:rPr>
                  </w:pPr>
                  <w:r w:rsidRPr="00352A48">
                    <w:rPr>
                      <w:rFonts w:ascii="Times New Roman" w:hAnsi="Times New Roman" w:cs="Times New Roman"/>
                      <w:szCs w:val="24"/>
                    </w:rPr>
                    <w:t>H</w:t>
                  </w:r>
                  <w:r w:rsidRPr="00D30FA4">
                    <w:rPr>
                      <w:rFonts w:ascii="Times New Roman" w:hAnsi="Times New Roman" w:cs="Times New Roman"/>
                      <w:sz w:val="24"/>
                      <w:szCs w:val="24"/>
                      <w:vertAlign w:val="subscript"/>
                    </w:rPr>
                    <w:t>4</w:t>
                  </w:r>
                </w:p>
              </w:txbxContent>
            </v:textbox>
          </v:rect>
        </w:pict>
      </w:r>
    </w:p>
    <w:p w:rsidR="00540083" w:rsidRPr="000C72C4" w:rsidRDefault="00540083" w:rsidP="00540083">
      <w:pPr>
        <w:pStyle w:val="ListParagraph2"/>
        <w:spacing w:line="480" w:lineRule="auto"/>
        <w:ind w:left="851" w:firstLine="360"/>
        <w:rPr>
          <w:rFonts w:ascii="Times New Roman" w:hAnsi="Times New Roman" w:cs="Times New Roman"/>
          <w:sz w:val="24"/>
          <w:szCs w:val="24"/>
        </w:rPr>
      </w:pPr>
    </w:p>
    <w:p w:rsidR="00540083" w:rsidRPr="000C72C4" w:rsidRDefault="006A5613" w:rsidP="00540083">
      <w:pPr>
        <w:pStyle w:val="ListParagraph2"/>
        <w:spacing w:line="480" w:lineRule="auto"/>
        <w:ind w:left="851" w:firstLine="360"/>
        <w:rPr>
          <w:rFonts w:ascii="Times New Roman" w:hAnsi="Times New Roman" w:cs="Times New Roman"/>
          <w:sz w:val="24"/>
          <w:szCs w:val="24"/>
        </w:rPr>
      </w:pPr>
      <w:r w:rsidRPr="006A5613">
        <w:rPr>
          <w:rFonts w:ascii="Times New Roman" w:hAnsi="Times New Roman" w:cs="Times New Roman"/>
          <w:noProof/>
          <w:sz w:val="24"/>
          <w:szCs w:val="24"/>
          <w:lang w:val="id-ID" w:eastAsia="id-ID"/>
        </w:rPr>
        <w:pict>
          <v:rect id="Rectangle 19" o:spid="_x0000_s1033" style="position:absolute;left:0;text-align:left;margin-left:201.6pt;margin-top:24.2pt;width:34.5pt;height:26pt;z-index:2516725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" fillcolor="white [3201]" strokecolor="black [3200]" strokeweight="2pt">
            <v:path arrowok="t"/>
            <v:textbox style="mso-next-textbox:#Rectangle 19">
              <w:txbxContent>
                <w:p w:rsidR="004E2B25" w:rsidRPr="00AE37EB" w:rsidRDefault="004E2B25" w:rsidP="00540083">
                  <w:pPr>
                    <w:jc w:val="center"/>
                    <w:rPr>
                      <w:rFonts w:ascii="Times New Roman" w:hAnsi="Times New Roman" w:cs="Times New Roman"/>
                      <w:sz w:val="24"/>
                      <w:szCs w:val="24"/>
                    </w:rPr>
                  </w:pPr>
                  <w:r w:rsidRPr="00352A48">
                    <w:rPr>
                      <w:rFonts w:ascii="Times New Roman" w:hAnsi="Times New Roman" w:cs="Times New Roman"/>
                      <w:szCs w:val="24"/>
                    </w:rPr>
                    <w:t>H</w:t>
                  </w:r>
                  <w:r w:rsidRPr="00D30FA4">
                    <w:rPr>
                      <w:rFonts w:ascii="Times New Roman" w:hAnsi="Times New Roman" w:cs="Times New Roman"/>
                      <w:sz w:val="24"/>
                      <w:szCs w:val="24"/>
                      <w:vertAlign w:val="subscript"/>
                    </w:rPr>
                    <w:t>1</w:t>
                  </w:r>
                </w:p>
              </w:txbxContent>
            </v:textbox>
          </v:rect>
        </w:pict>
      </w:r>
      <w:r w:rsidRPr="006A5613">
        <w:rPr>
          <w:rFonts w:ascii="Times New Roman" w:hAnsi="Times New Roman" w:cs="Times New Roman"/>
          <w:noProof/>
          <w:sz w:val="24"/>
          <w:szCs w:val="24"/>
          <w:lang w:val="id-ID" w:eastAsia="id-ID"/>
        </w:rPr>
        <w:pict>
          <v:shape id="Straight Arrow Connector 2" o:spid="_x0000_s1067" type="#_x0000_t32" style="position:absolute;left:0;text-align:left;margin-left:85.2pt;margin-top:29.3pt;width:0;height:11.2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">
            <v:stroke dashstyle="dash"/>
          </v:shape>
        </w:pict>
      </w:r>
    </w:p>
    <w:p w:rsidR="00540083" w:rsidRPr="000C72C4" w:rsidRDefault="006A5613" w:rsidP="00540083">
      <w:pPr>
        <w:pStyle w:val="ListParagraph2"/>
        <w:spacing w:line="480" w:lineRule="auto"/>
        <w:ind w:left="851" w:firstLine="360"/>
        <w:rPr>
          <w:rFonts w:ascii="Times New Roman" w:hAnsi="Times New Roman" w:cs="Times New Roman"/>
          <w:sz w:val="24"/>
          <w:szCs w:val="24"/>
        </w:rPr>
      </w:pPr>
      <w:r w:rsidRPr="006A5613">
        <w:rPr>
          <w:rFonts w:ascii="Times New Roman" w:hAnsi="Times New Roman" w:cs="Times New Roman"/>
          <w:noProof/>
          <w:sz w:val="24"/>
          <w:szCs w:val="24"/>
          <w:lang w:val="id-ID" w:eastAsia="id-ID"/>
        </w:rPr>
        <w:pict>
          <v:shape id="Straight Arrow Connector 1" o:spid="_x0000_s1066" type="#_x0000_t32" style="position:absolute;left:0;text-align:left;margin-left:85.2pt;margin-top:9.85pt;width:251.25pt;height:0;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">
            <v:stroke dashstyle="dash"/>
          </v:shape>
        </w:pict>
      </w:r>
    </w:p>
    <w:p w:rsidR="00D72751" w:rsidRPr="000C72C4" w:rsidRDefault="004378C3" w:rsidP="00D30FA4">
      <w:pPr>
        <w:pStyle w:val="ListParagraph2"/>
        <w:spacing w:after="0" w:line="480" w:lineRule="auto"/>
        <w:ind w:left="0"/>
        <w:jc w:val="center"/>
        <w:rPr>
          <w:rFonts w:ascii="Times New Roman" w:hAnsi="Times New Roman" w:cs="Times New Roman"/>
          <w:b/>
          <w:sz w:val="24"/>
          <w:szCs w:val="24"/>
          <w:lang w:val="id-ID"/>
        </w:rPr>
      </w:pPr>
      <w:r w:rsidRPr="000C72C4">
        <w:rPr>
          <w:rFonts w:ascii="Times New Roman" w:hAnsi="Times New Roman" w:cs="Times New Roman"/>
          <w:b/>
          <w:sz w:val="24"/>
          <w:szCs w:val="24"/>
          <w:lang w:val="id-ID"/>
        </w:rPr>
        <w:t>Gambar 2.1</w:t>
      </w:r>
    </w:p>
    <w:p w:rsidR="00A173A3" w:rsidRPr="000C72C4" w:rsidRDefault="00D043BE" w:rsidP="000E220C">
      <w:pPr>
        <w:pStyle w:val="ListParagraph2"/>
        <w:spacing w:after="0" w:line="480" w:lineRule="auto"/>
        <w:ind w:left="0"/>
        <w:jc w:val="center"/>
        <w:rPr>
          <w:rFonts w:ascii="Times New Roman" w:hAnsi="Times New Roman" w:cs="Times New Roman"/>
          <w:b/>
          <w:sz w:val="24"/>
          <w:szCs w:val="24"/>
          <w:lang w:val="id-ID"/>
        </w:rPr>
      </w:pPr>
      <w:r w:rsidRPr="000C72C4">
        <w:rPr>
          <w:rFonts w:ascii="Times New Roman" w:hAnsi="Times New Roman" w:cs="Times New Roman"/>
          <w:b/>
          <w:sz w:val="24"/>
          <w:szCs w:val="24"/>
          <w:lang w:val="id-ID"/>
        </w:rPr>
        <w:t>Kerangka Teori</w:t>
      </w:r>
    </w:p>
    <w:p w:rsidR="00540083" w:rsidRPr="000C72C4" w:rsidRDefault="00540083" w:rsidP="00540083">
      <w:pPr>
        <w:spacing w:after="0" w:line="360" w:lineRule="auto"/>
        <w:ind w:left="540"/>
        <w:jc w:val="both"/>
        <w:rPr>
          <w:rFonts w:ascii="Times New Roman" w:hAnsi="Times New Roman" w:cs="Times New Roman"/>
          <w:sz w:val="24"/>
          <w:szCs w:val="24"/>
        </w:rPr>
      </w:pPr>
      <w:r w:rsidRPr="000C72C4">
        <w:rPr>
          <w:rFonts w:ascii="Times New Roman" w:hAnsi="Times New Roman" w:cs="Times New Roman"/>
          <w:sz w:val="24"/>
          <w:szCs w:val="24"/>
        </w:rPr>
        <w:t>Keterangan:</w:t>
      </w:r>
    </w:p>
    <w:p w:rsidR="00540083" w:rsidRPr="000C72C4" w:rsidRDefault="00D122F9" w:rsidP="00414C69">
      <w:pPr>
        <w:pStyle w:val="ListParagraph"/>
        <w:spacing w:after="0" w:line="240" w:lineRule="auto"/>
        <w:ind w:left="1134" w:hanging="567"/>
        <w:jc w:val="both"/>
        <w:rPr>
          <w:rFonts w:ascii="Times New Roman" w:hAnsi="Times New Roman" w:cs="Times New Roman"/>
          <w:sz w:val="24"/>
          <w:szCs w:val="24"/>
          <w:lang w:val="en-US"/>
        </w:rPr>
      </w:pPr>
      <w:r w:rsidRPr="000C72C4">
        <w:rPr>
          <w:rFonts w:ascii="Times New Roman" w:hAnsi="Times New Roman" w:cs="Times New Roman"/>
          <w:sz w:val="24"/>
          <w:szCs w:val="24"/>
        </w:rPr>
        <w:t>H</w:t>
      </w:r>
      <w:r w:rsidRPr="000C72C4">
        <w:rPr>
          <w:rFonts w:ascii="Times New Roman" w:hAnsi="Times New Roman" w:cs="Times New Roman"/>
          <w:sz w:val="24"/>
          <w:szCs w:val="24"/>
          <w:vertAlign w:val="subscript"/>
        </w:rPr>
        <w:t>1</w:t>
      </w:r>
      <w:r w:rsidRPr="000C72C4">
        <w:rPr>
          <w:rFonts w:ascii="Times New Roman" w:hAnsi="Times New Roman" w:cs="Times New Roman"/>
          <w:sz w:val="24"/>
          <w:szCs w:val="24"/>
        </w:rPr>
        <w:t xml:space="preserve"> : </w:t>
      </w:r>
      <w:r w:rsidR="006A5613" w:rsidRPr="000C72C4">
        <w:rPr>
          <w:rFonts w:ascii="Times New Roman" w:hAnsi="Times New Roman" w:cs="Times New Roman"/>
          <w:sz w:val="24"/>
          <w:szCs w:val="24"/>
        </w:rPr>
        <w:fldChar w:fldCharType="begin" w:fldLock="1"/>
      </w:r>
      <w:r w:rsidR="00540083" w:rsidRPr="000C72C4">
        <w:rPr>
          <w:rFonts w:ascii="Times New Roman" w:hAnsi="Times New Roman" w:cs="Times New Roman"/>
          <w:sz w:val="24"/>
          <w:szCs w:val="24"/>
        </w:rPr>
        <w:instrText>ADDIN CSL_CITATION {"citationItems":[{"id":"ITEM-1","itemData":{"abstract":"The purpose of this study was to analize the impact of product quality indicators on the satisfaction of customers. Primary data was obtained from customers of aqua in Transmart Carrefour Kalimalang, Jakarta Timur through admission filling of questionnaire by using scale of Likert. In this study is used purposive sampling method. Data analysis technique used in this study is simple and multiple linear regression. The results of this study indicated that performance, reliability, conformance, and durability positively and significant influenced the satisfaction of customers. The conclution of this study is that conformance was dominant than the other product quality indicators in influencing the satisfaction of customers. Keywords:","author":[{"dropping-particle":"","family":"Razak","given":"Ismail","non-dropping-particle":"","parse-names":false,"suffix":""}],"container-title":"Jurnal Manajemen Bisnis Krisnadwipayana","id":"ITEM-1","issue":"2","issued":{"date-parts":[["2019"]]},"page":"7-8","title":"Pengaruh Kualitas Produk terhadap Kepuasan Pelanggan","type":"article-journal","volume":"7"},"uris":["http://www.mendeley.com/documents/?uuid=f2cfaf71-f95c-4786-9a23-6cd18455c5d3"]}],"mendeley":{"formattedCitation":"(Razak, 2019)","plainTextFormattedCitation":"(Razak, 2019)","previouslyFormattedCitation":"(Razak, 2019)"},"properties":{"noteIndex":0},"schema":"https://github.com/citation-style-language/schema/raw/master/csl-citation.json"}</w:instrText>
      </w:r>
      <w:r w:rsidR="006A5613" w:rsidRPr="000C72C4">
        <w:rPr>
          <w:rFonts w:ascii="Times New Roman" w:hAnsi="Times New Roman" w:cs="Times New Roman"/>
          <w:sz w:val="24"/>
          <w:szCs w:val="24"/>
        </w:rPr>
        <w:fldChar w:fldCharType="separate"/>
      </w:r>
      <w:r w:rsidR="00540083" w:rsidRPr="000C72C4">
        <w:rPr>
          <w:rFonts w:ascii="Times New Roman" w:hAnsi="Times New Roman" w:cs="Times New Roman"/>
          <w:noProof/>
          <w:sz w:val="24"/>
          <w:szCs w:val="24"/>
        </w:rPr>
        <w:t>(Razak, 2019)</w:t>
      </w:r>
      <w:r w:rsidR="006A5613" w:rsidRPr="000C72C4">
        <w:rPr>
          <w:rFonts w:ascii="Times New Roman" w:hAnsi="Times New Roman" w:cs="Times New Roman"/>
          <w:sz w:val="24"/>
          <w:szCs w:val="24"/>
        </w:rPr>
        <w:fldChar w:fldCharType="end"/>
      </w:r>
      <w:r w:rsidR="00540083" w:rsidRPr="000C72C4">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abstract":"Potensi pasar galangan kapal dalam negeri dalam melayani industri pelayaran sebagai konsumen dan juga untuk ikut mendorong memenuhi kebutuhan armada pelayaran sangat besar, hal ini salah satunya dapat dilihat dengan tingginya kebutuhan armada angkutan laut untuk perdagangan internasional dan antarpulau di Indonesia. Persaingan antargalangan kapal juga semakin ketat, sehingga menjadi tantangan dan tuntutan bagi masing-masing galangan untuk bisa mempertahankan pelanggannya ataupun merebut pasar yang ada. Oleh karenanya diperlukan langlah-langkah strategis oleh tiap perusahaan galangan kapal untuk tetap bisa bertahan dan bersaing di dunia bisnis perkapalan. Tujuan dari penelitian ini adalah untuk mendeskripsikan dan menganalisis pengaruh antarvariabel terhadap loyalitas pelanggan PT PAL Indonesia. Penelitian ini menggunakan penelitian exsplanatori), pendekatan yang digunakan adalah kuantitatif, dengan metode statistik analisis jalur dengan menggunakan software SPSS. Populasi dalam penelitian ini adalah seluruh perusahaan pelanggan PT PAL Indonesia Persero Surabaya yang berjumlah 60 perusahaan/instansi. Hasil penelitian yang telah dilakukan secara langsung maupun tidak langsung menunjukkan positif yang berarti terdapat pengaruh yang signifikan.","author":[{"dropping-particle":"","family":"Ahmadi","given":"Anang Sudi","non-dropping-particle":"","parse-names":false,"suffix":""},{"dropping-particle":"","family":"Budiarto","given":"Wasis","non-dropping-particle":"","parse-names":false,"suffix":""},{"dropping-particle":"","family":"Indrawati","given":"Mei","non-dropping-particle":"","parse-names":false,"suffix":""}],"container-title":"Jurnal Manajerial Bisnis ISSN 2597 – 503X","id":"ITEM-1","issued":{"date-parts":[["2015"]]},"page":"34-46","title":"Pengaruh Kualitas Produk dan Kepercayaan Pelanggan terhadap Kepuasan Pelanggan pada PT. PAL Indonesia (Persero) Surabaya Melalui Keputusan Pembelian","type":"article-journal"},"uris":["http://www.mendeley.com/documents/?uuid=f119a260-b65c-4225-b973-075d38fb3a09"]}],"mendeley":{"formattedCitation":"(Ahmadi et al., 2015)","plainTextFormattedCitation":"(Ahmadi et al., 2015)","previouslyFormattedCitation":"(Ahmadi et al., 2015)"},"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Ahmadi dkk., 2015)</w:t>
      </w:r>
      <w:r w:rsidR="006A5613" w:rsidRPr="000C72C4">
        <w:rPr>
          <w:rFonts w:ascii="Times New Roman" w:hAnsi="Times New Roman" w:cs="Times New Roman"/>
          <w:sz w:val="24"/>
          <w:szCs w:val="24"/>
          <w:lang w:val="en-US"/>
        </w:rPr>
        <w:fldChar w:fldCharType="end"/>
      </w:r>
      <w:r w:rsidR="00540083" w:rsidRPr="000C72C4">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abstract":"This study aims to determine the effect of Product Quality, Price Fairness, Brand Image, and Brand Trust variables on Customer Satisfaction of Samsung brand mobile phones. This research is a correlational study with the population is all people who own and use Samsung mobile phones that meet the requirements for respondents. The sample in this study was 125 respondents. The results showed that (1). Simultaneously the Product Quality, Price Fairness, Brand Image and Brand Trust variables significantly influence Customer Satisfaction (2). Partially, Product Quality and Price Fairness variables have no significant effect on Customer Satisfaction. Whereas the Brand Image variable, Brand Trust has a significant effect on Customer Satisfaction.","author":[{"dropping-particle":"","family":"Asy'ari","given":"Hasan Abdul","non-dropping-particle":"","parse-names":false,"suffix":""},{"dropping-particle":"","family":"Karsudjono","given":"Anthonius Junianto Karsudjono2","non-dropping-particle":"","parse-names":false,"suffix":""}],"container-title":"Komunikasi Bisnis dan Manajemen","id":"ITEM-1","issue":"1","issued":{"date-parts":[["2021"]]},"page":"1-13","title":"Pengaruh Kualitas Produk, Price fairness, Citra Merek dan Kepercayaan Merek Terhadap Terhadap Kepuasan Pelanggan Handphone Merek Samsung di Banjarmasin","type":"article-journal","volume":"8"},"uris":["http://www.mendeley.com/documents/?uuid=ce8655ac-9899-472a-bcad-7f3b96a7c726"]}],"mendeley":{"formattedCitation":"(Asy’ari &amp; Karsudjono, 2021)","plainTextFormattedCitation":"(Asy’ari &amp; Karsudjono, 2021)","previouslyFormattedCitation":"(Asy’ari &amp; Karsudjono, 2021)"},"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Asy’ari &amp; Karsudjono, 2021)</w:t>
      </w:r>
      <w:r w:rsidR="006A5613" w:rsidRPr="000C72C4">
        <w:rPr>
          <w:rFonts w:ascii="Times New Roman" w:hAnsi="Times New Roman" w:cs="Times New Roman"/>
          <w:sz w:val="24"/>
          <w:szCs w:val="24"/>
          <w:lang w:val="en-US"/>
        </w:rPr>
        <w:fldChar w:fldCharType="end"/>
      </w:r>
      <w:r w:rsidR="00540083" w:rsidRPr="000C72C4">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DOI":"10.29138/prd.v1i2.148","abstract":"Smartphone is a virtual communication tool in two directions that makes easy for individuals to interact through short message, telephone and an internet network. The purpose of this study was to analyze the influence of celebrity endorser, product quality and price on purchasing decisions and customer satisfaction. This research used quantitative methode with population 100 respondents who use Vivo brand smartphones in Surabaya. The analysis used partial least square, data obtained from questionnaires and tested with the SmartPLS 3.0. The results showed that the variable celebrity endorser, product quality and price had a significant effect on purchasing decisions, and purchasing decisions have a significant effect on customer satisfaction. Conclusion showed that sponsor more look for customers who using Vivo smartphones, which have affordable or discounted prices so customers make reapeat purchase and satisfied.","author":[{"dropping-particle":"","family":"Lk","given":"Andi Muh Kumar","non-dropping-particle":"","parse-names":false,"suffix":""},{"dropping-particle":"","family":"Arimbawa","given":"I Gede","non-dropping-particle":"","parse-names":false,"suffix":""},{"dropping-particle":"","family":"Damayanti","given":"Elok","non-dropping-particle":"","parse-names":false,"suffix":""}],"container-title":"Journal of World Conference (JWC)","id":"ITEM-1","issue":"2","issued":{"date-parts":[["2019"]]},"page":"252-256","title":"the Influence of Celebrity Endorser, Product Quality and Price on Purchase Decisions and Customer Satisfaction on Vivo Brand Smartphones in Surabaya","type":"article-journal","volume":"1"},"uris":["http://www.mendeley.com/documents/?uuid=3444889d-a023-4570-be9b-2570da255671"]}],"mendeley":{"formattedCitation":"(Lk et al., 2019)","plainTextFormattedCitation":"(Lk et al., 2019)","previouslyFormattedCitation":"(Lk et al., 2019)"},"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Lk dkk</w:t>
      </w:r>
      <w:r w:rsidR="00540083" w:rsidRPr="000C72C4">
        <w:rPr>
          <w:rFonts w:ascii="Times New Roman" w:hAnsi="Times New Roman" w:cs="Times New Roman"/>
          <w:i/>
          <w:noProof/>
          <w:sz w:val="24"/>
          <w:szCs w:val="24"/>
          <w:lang w:val="en-US"/>
        </w:rPr>
        <w:t>.,</w:t>
      </w:r>
      <w:r w:rsidR="00540083" w:rsidRPr="000C72C4">
        <w:rPr>
          <w:rFonts w:ascii="Times New Roman" w:hAnsi="Times New Roman" w:cs="Times New Roman"/>
          <w:noProof/>
          <w:sz w:val="24"/>
          <w:szCs w:val="24"/>
          <w:lang w:val="en-US"/>
        </w:rPr>
        <w:t xml:space="preserve"> 2019)</w:t>
      </w:r>
      <w:r w:rsidR="006A5613" w:rsidRPr="000C72C4">
        <w:rPr>
          <w:rFonts w:ascii="Times New Roman" w:hAnsi="Times New Roman" w:cs="Times New Roman"/>
          <w:sz w:val="24"/>
          <w:szCs w:val="24"/>
          <w:lang w:val="en-US"/>
        </w:rPr>
        <w:fldChar w:fldCharType="end"/>
      </w:r>
      <w:r w:rsidR="00540083" w:rsidRPr="000C72C4">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abstract":"The research was motivated by the use of motorcycle transportation in Indonesia is currently experiencing significant growth until Indonesia became a target potential for the company's branded motorcycles around the world. Yamaha is one of the popular motorcycles brand in …","author":[{"dropping-particle":"","family":"Fais","given":"Muhammad Ashar","non-dropping-particle":"","parse-names":false,"suffix":""},{"dropping-particle":"","family":"Farida","given":"Dr. Naili","non-dropping-particle":"","parse-names":false,"suffix":""}],"container-title":"Jurnal Ilmu Administrasi Bisnis","id":"ITEM-1","issue":"3","issued":{"date-parts":[["2017"]]},"page":"441-452","title":"Pengaruh brand awareness dan celebrity endorser terhadap repurchase sepeda motor yamaha melalui kepuasan pelanggan (Studi pada konsumen Dealer Yamaha Mataram Sakti Setiabudi, Semarang)","type":"article-journal","volume":"6"},"uris":["http://www.mendeley.com/documents/?uuid=3ce0a30c-ddf2-4349-8943-88fe15f4d970"]}],"mendeley":{"formattedCitation":"(Fais &amp; Farida, 2017)","plainTextFormattedCitation":"(Fais &amp; Farida, 2017)","previouslyFormattedCitation":"(Fais &amp; Farida, 2017)"},"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Fais &amp; Farida, 2017)</w:t>
      </w:r>
      <w:r w:rsidR="006A5613" w:rsidRPr="000C72C4">
        <w:rPr>
          <w:rFonts w:ascii="Times New Roman" w:hAnsi="Times New Roman" w:cs="Times New Roman"/>
          <w:sz w:val="24"/>
          <w:szCs w:val="24"/>
          <w:lang w:val="en-US"/>
        </w:rPr>
        <w:fldChar w:fldCharType="end"/>
      </w:r>
      <w:r w:rsidR="00540083" w:rsidRPr="000C72C4">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abstract":"Potensi pasar galangan kapal dalam negeri dalam melayani industri pelayaran sebagai konsumen dan juga untuk ikut mendorong memenuhi kebutuhan armada pelayaran sangat besar, hal ini salah satunya dapat dilihat dengan tingginya kebutuhan armada angkutan laut untuk perdagangan internasional dan antarpulau di Indonesia. Persaingan antargalangan kapal juga semakin ketat, sehingga menjadi tantangan dan tuntutan bagi masing-masing galangan untuk bisa mempertahankan pelanggannya ataupun merebut pasar yang ada. Oleh karenanya diperlukan langlah-langkah strategis oleh tiap perusahaan galangan kapal untuk tetap bisa bertahan dan bersaing di dunia bisnis perkapalan. Tujuan dari penelitian ini adalah untuk mendeskripsikan dan menganalisis pengaruh antarvariabel terhadap loyalitas pelanggan PT PAL Indonesia. Penelitian ini menggunakan penelitian exsplanatori), pendekatan yang digunakan adalah kuantitatif, dengan metode statistik analisis jalur dengan menggunakan software SPSS. Populasi dalam penelitian ini adalah seluruh perusahaan pelanggan PT PAL Indonesia Persero Surabaya yang berjumlah 60 perusahaan/instansi. Hasil penelitian yang telah dilakukan secara langsung maupun tidak langsung menunjukkan positif yang berarti terdapat pengaruh yang signifikan.","author":[{"dropping-particle":"","family":"Ahmadi","given":"Anang Sudi","non-dropping-particle":"","parse-names":false,"suffix":""},{"dropping-particle":"","family":"Budiarto","given":"Wasis","non-dropping-particle":"","parse-names":false,"suffix":""},{"dropping-particle":"","family":"Indrawati","given":"Mei","non-dropping-particle":"","parse-names":false,"suffix":""}],"container-title":"Jurnal Manajerial Bisnis ISSN 2597 – 503X","id":"ITEM-1","issued":{"date-parts":[["2015"]]},"page":"34-46","title":"Pengaruh Kualitas Produk dan Kepercayaan Pelanggan terhadap Kepuasan Pelanggan pada PT. PAL Indonesia (Persero) Surabaya Melalui Keputusan Pembelian","type":"article-journal"},"uris":["http://www.mendeley.com/documents/?uuid=f119a260-b65c-4225-b973-075d38fb3a09"]}],"mendeley":{"formattedCitation":"(Ahmadi et al., 2015)","plainTextFormattedCitation":"(Ahmadi et al., 2015)","previouslyFormattedCitation":"(Ahmadi et al., 2015)"},"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Ahmadi dkk</w:t>
      </w:r>
      <w:r w:rsidR="00540083" w:rsidRPr="000C72C4">
        <w:rPr>
          <w:rFonts w:ascii="Times New Roman" w:hAnsi="Times New Roman" w:cs="Times New Roman"/>
          <w:i/>
          <w:noProof/>
          <w:sz w:val="24"/>
          <w:szCs w:val="24"/>
          <w:lang w:val="en-US"/>
        </w:rPr>
        <w:t>.,</w:t>
      </w:r>
      <w:r w:rsidR="00540083" w:rsidRPr="000C72C4">
        <w:rPr>
          <w:rFonts w:ascii="Times New Roman" w:hAnsi="Times New Roman" w:cs="Times New Roman"/>
          <w:noProof/>
          <w:sz w:val="24"/>
          <w:szCs w:val="24"/>
          <w:lang w:val="en-US"/>
        </w:rPr>
        <w:t xml:space="preserve"> 2015)</w:t>
      </w:r>
      <w:r w:rsidR="006A5613" w:rsidRPr="000C72C4">
        <w:rPr>
          <w:rFonts w:ascii="Times New Roman" w:hAnsi="Times New Roman" w:cs="Times New Roman"/>
          <w:sz w:val="24"/>
          <w:szCs w:val="24"/>
          <w:lang w:val="en-US"/>
        </w:rPr>
        <w:fldChar w:fldCharType="end"/>
      </w:r>
      <w:r w:rsidR="00540083" w:rsidRPr="000C72C4">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abstract":"Service quality is a strategy which is used by the company to maintain and to attract customers. Provide superior service for business practitioners is an important strategy since it can attract new customers. On economic class train in Surabaya the level of customer confidence is considered to be not fully trust. It is due to the occurence of train wreck which have made the users of train service feel worried when they have to use economic class. Problems always occur on ticketing when it is reviewed from service quality aspect. This research is meant to find out the influence trust, service quality factor, and facilities to the the customer of economic class train transportation service in Surabaya. This research is causal comparative research. The population is all customers of economic class train in Surabaya. The numbers of samples are 100 respondents which have been selected by using slovin formula. The data analysis technique has been carried out by using multiple linear regressions. The result of this research shows that trust gives significant and positive influence to the customer satisfaction of economic class train transportation service. Service quality gives significant and positive influence to the customer satisfaction of economic class train transportation service. Facility gives significant and positive influence to the customers satisfaction of economic class train transportation service.","author":[{"dropping-particle":"","family":"Susanti","given":"Desi","non-dropping-particle":"","parse-names":false,"suffix":""},{"dropping-particle":"","family":"Wahyuni","given":"Dewi Urip","non-dropping-particle":"","parse-names":false,"suffix":""}],"container-title":"Jurnal Ilmu dan Riset Manajemen","id":"ITEM-1","issue":"5","issued":{"date-parts":[["2017"]]},"page":"1-19","title":"Pengaruh Faktor Kepercayaan, Kualitas Layanan, Dan Fasilitas Terhadap Kepuasan Pelanggan Kereta Api","type":"article-journal","volume":"6"},"uris":["http://www.mendeley.com/documents/?uuid=0cfaef02-c12d-4480-a7a8-4827d024a6b3"]}],"mendeley":{"formattedCitation":"(Susanti &amp; Wahyuni, 2017)","plainTextFormattedCitation":"(Susanti &amp; Wahyuni, 2017)","previouslyFormattedCitation":"(Susanti &amp; Wahyuni, 2017)"},"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Susanti &amp; Wahyuni, 2017)</w:t>
      </w:r>
      <w:r w:rsidR="006A5613" w:rsidRPr="000C72C4">
        <w:rPr>
          <w:rFonts w:ascii="Times New Roman" w:hAnsi="Times New Roman" w:cs="Times New Roman"/>
          <w:sz w:val="24"/>
          <w:szCs w:val="24"/>
          <w:lang w:val="en-US"/>
        </w:rPr>
        <w:fldChar w:fldCharType="end"/>
      </w:r>
    </w:p>
    <w:p w:rsidR="00540083" w:rsidRPr="000C72C4" w:rsidRDefault="00D122F9" w:rsidP="00414C69">
      <w:pPr>
        <w:spacing w:after="0" w:line="240" w:lineRule="auto"/>
        <w:ind w:left="1134" w:hanging="567"/>
        <w:jc w:val="both"/>
        <w:rPr>
          <w:rFonts w:ascii="Times New Roman" w:hAnsi="Times New Roman" w:cs="Times New Roman"/>
          <w:sz w:val="24"/>
          <w:szCs w:val="24"/>
          <w:lang w:val="en-US"/>
        </w:rPr>
      </w:pPr>
      <w:r w:rsidRPr="000C72C4">
        <w:rPr>
          <w:rFonts w:ascii="Times New Roman" w:hAnsi="Times New Roman" w:cs="Times New Roman"/>
          <w:sz w:val="24"/>
          <w:szCs w:val="24"/>
        </w:rPr>
        <w:t>H</w:t>
      </w:r>
      <w:r w:rsidR="00414C69" w:rsidRPr="000C72C4">
        <w:rPr>
          <w:rFonts w:ascii="Times New Roman" w:hAnsi="Times New Roman" w:cs="Times New Roman"/>
          <w:sz w:val="24"/>
          <w:szCs w:val="24"/>
          <w:vertAlign w:val="subscript"/>
        </w:rPr>
        <w:t>2</w:t>
      </w:r>
      <w:r w:rsidRPr="000C72C4">
        <w:rPr>
          <w:rFonts w:ascii="Times New Roman" w:hAnsi="Times New Roman" w:cs="Times New Roman"/>
          <w:sz w:val="24"/>
          <w:szCs w:val="24"/>
        </w:rPr>
        <w:t xml:space="preserve"> : </w:t>
      </w:r>
      <w:r w:rsidR="006A5613" w:rsidRPr="000C72C4">
        <w:rPr>
          <w:rFonts w:ascii="Times New Roman" w:hAnsi="Times New Roman" w:cs="Times New Roman"/>
          <w:sz w:val="24"/>
          <w:szCs w:val="24"/>
        </w:rPr>
        <w:fldChar w:fldCharType="begin" w:fldLock="1"/>
      </w:r>
      <w:r w:rsidR="00540083" w:rsidRPr="000C72C4">
        <w:rPr>
          <w:rFonts w:ascii="Times New Roman" w:hAnsi="Times New Roman" w:cs="Times New Roman"/>
          <w:sz w:val="24"/>
          <w:szCs w:val="24"/>
        </w:rPr>
        <w:instrText>ADDIN CSL_CITATION {"citationItems":[{"id":"ITEM-1","itemData":{"abstract":"The purpose of this study was to analize the impact of product quality indicators on the satisfaction of customers. Primary data was obtained from customers of aqua in Transmart Carrefour Kalimalang, Jakarta Timur through admission filling of questionnaire by using scale of Likert. In this study is used purposive sampling method. Data analysis technique used in this study is simple and multiple linear regression. The results of this study indicated that performance, reliability, conformance, and durability positively and significant influenced the satisfaction of customers. The conclution of this study is that conformance was dominant than the other product quality indicators in influencing the satisfaction of customers. Keywords:","author":[{"dropping-particle":"","family":"Razak","given":"Ismail","non-dropping-particle":"","parse-names":false,"suffix":""}],"container-title":"Jurnal Manajemen Bisnis Krisnadwipayana","id":"ITEM-1","issue":"2","issued":{"date-parts":[["2019"]]},"page":"7-8","title":"Pengaruh Kualitas Produk terhadap Kepuasan Pelanggan","type":"article-journal","volume":"7"},"uris":["http://www.mendeley.com/documents/?uuid=f2cfaf71-f95c-4786-9a23-6cd18455c5d3"]}],"mendeley":{"formattedCitation":"(Razak, 2019)","plainTextFormattedCitation":"(Razak, 2019)","previouslyFormattedCitation":"(Razak, 2019)"},"properties":{"noteIndex":0},"schema":"https://github.com/citation-style-language/schema/raw/master/csl-citation.json"}</w:instrText>
      </w:r>
      <w:r w:rsidR="006A5613" w:rsidRPr="000C72C4">
        <w:rPr>
          <w:rFonts w:ascii="Times New Roman" w:hAnsi="Times New Roman" w:cs="Times New Roman"/>
          <w:sz w:val="24"/>
          <w:szCs w:val="24"/>
        </w:rPr>
        <w:fldChar w:fldCharType="separate"/>
      </w:r>
      <w:r w:rsidR="00540083" w:rsidRPr="000C72C4">
        <w:rPr>
          <w:rFonts w:ascii="Times New Roman" w:hAnsi="Times New Roman" w:cs="Times New Roman"/>
          <w:noProof/>
          <w:sz w:val="24"/>
          <w:szCs w:val="24"/>
        </w:rPr>
        <w:t>(Razak, 2019)</w:t>
      </w:r>
      <w:r w:rsidR="006A5613" w:rsidRPr="000C72C4">
        <w:rPr>
          <w:rFonts w:ascii="Times New Roman" w:hAnsi="Times New Roman" w:cs="Times New Roman"/>
          <w:sz w:val="24"/>
          <w:szCs w:val="24"/>
        </w:rPr>
        <w:fldChar w:fldCharType="end"/>
      </w:r>
      <w:r w:rsidR="00540083" w:rsidRPr="000C72C4">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abstract":"Potensi pasar galangan kapal dalam negeri dalam melayani industri pelayaran sebagai konsumen dan juga untuk ikut mendorong memenuhi kebutuhan armada pelayaran sangat besar, hal ini salah satunya dapat dilihat dengan tingginya kebutuhan armada angkutan laut untuk perdagangan internasional dan antarpulau di Indonesia. Persaingan antargalangan kapal juga semakin ketat, sehingga menjadi tantangan dan tuntutan bagi masing-masing galangan untuk bisa mempertahankan pelanggannya ataupun merebut pasar yang ada. Oleh karenanya diperlukan langlah-langkah strategis oleh tiap perusahaan galangan kapal untuk tetap bisa bertahan dan bersaing di dunia bisnis perkapalan. Tujuan dari penelitian ini adalah untuk mendeskripsikan dan menganalisis pengaruh antarvariabel terhadap loyalitas pelanggan PT PAL Indonesia. Penelitian ini menggunakan penelitian exsplanatori), pendekatan yang digunakan adalah kuantitatif, dengan metode statistik analisis jalur dengan menggunakan software SPSS. Populasi dalam penelitian ini adalah seluruh perusahaan pelanggan PT PAL Indonesia Persero Surabaya yang berjumlah 60 perusahaan/instansi. Hasil penelitian yang telah dilakukan secara langsung maupun tidak langsung menunjukkan positif yang berarti terdapat pengaruh yang signifikan.","author":[{"dropping-particle":"","family":"Ahmadi","given":"Anang Sudi","non-dropping-particle":"","parse-names":false,"suffix":""},{"dropping-particle":"","family":"Budiarto","given":"Wasis","non-dropping-particle":"","parse-names":false,"suffix":""},{"dropping-particle":"","family":"Indrawati","given":"Mei","non-dropping-particle":"","parse-names":false,"suffix":""}],"container-title":"Jurnal Manajerial Bisnis ISSN 2597 – 503X","id":"ITEM-1","issued":{"date-parts":[["2015"]]},"page":"34-46","title":"Pengaruh Kualitas Produk dan Kepercayaan Pelanggan terhadap Kepuasan Pelanggan pada PT. PAL Indonesia (Persero) Surabaya Melalui Keputusan Pembelian","type":"article-journal"},"uris":["http://www.mendeley.com/documents/?uuid=f119a260-b65c-4225-b973-075d38fb3a09"]}],"mendeley":{"formattedCitation":"(Ahmadi et al., 2015)","plainTextFormattedCitation":"(Ahmadi et al., 2015)","previouslyFormattedCitation":"(Ahmadi et al., 2015)"},"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Ahmadi dkk</w:t>
      </w:r>
      <w:r w:rsidR="00540083" w:rsidRPr="000C72C4">
        <w:rPr>
          <w:rFonts w:ascii="Times New Roman" w:hAnsi="Times New Roman" w:cs="Times New Roman"/>
          <w:i/>
          <w:noProof/>
          <w:sz w:val="24"/>
          <w:szCs w:val="24"/>
          <w:lang w:val="en-US"/>
        </w:rPr>
        <w:t>.</w:t>
      </w:r>
      <w:r w:rsidR="00540083" w:rsidRPr="000C72C4">
        <w:rPr>
          <w:rFonts w:ascii="Times New Roman" w:hAnsi="Times New Roman" w:cs="Times New Roman"/>
          <w:noProof/>
          <w:sz w:val="24"/>
          <w:szCs w:val="24"/>
          <w:lang w:val="en-US"/>
        </w:rPr>
        <w:t>, 2015)</w:t>
      </w:r>
      <w:r w:rsidR="006A5613" w:rsidRPr="000C72C4">
        <w:rPr>
          <w:rFonts w:ascii="Times New Roman" w:hAnsi="Times New Roman" w:cs="Times New Roman"/>
          <w:sz w:val="24"/>
          <w:szCs w:val="24"/>
          <w:lang w:val="en-US"/>
        </w:rPr>
        <w:fldChar w:fldCharType="end"/>
      </w:r>
      <w:r w:rsidR="00540083" w:rsidRPr="000C72C4">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abstract":"This study aims to determine the effect of Product Quality, Price Fairness, Brand Image, and Brand Trust variables on Customer Satisfaction of Samsung brand mobile phones. This research is a correlational study with the population is all people who own and use Samsung mobile phones that meet the requirements for respondents. The sample in this study was 125 respondents. The results showed that (1). Simultaneously the Product Quality, Price Fairness, Brand Image and Brand Trust variables significantly influence Customer Satisfaction (2). Partially, Product Quality and Price Fairness variables have no significant effect on Customer Satisfaction. Whereas the Brand Image variable, Brand Trust has a significant effect on Customer Satisfaction.","author":[{"dropping-particle":"","family":"Asy'ari","given":"Hasan Abdul","non-dropping-particle":"","parse-names":false,"suffix":""},{"dropping-particle":"","family":"Karsudjono","given":"Anthonius Junianto Karsudjono2","non-dropping-particle":"","parse-names":false,"suffix":""}],"container-title":"Komunikasi Bisnis dan Manajemen","id":"ITEM-1","issue":"1","issued":{"date-parts":[["2021"]]},"page":"1-13","title":"Pengaruh Kualitas Produk, Price fairness, Citra Merek dan Kepercayaan Merek Terhadap Terhadap Kepuasan Pelanggan Handphone Merek Samsung di Banjarmasin","type":"article-journal","volume":"8"},"uris":["http://www.mendeley.com/documents/?uuid=ce8655ac-9899-472a-bcad-7f3b96a7c726"]}],"mendeley":{"formattedCitation":"(Asy’ari &amp; Karsudjono, 2021)","plainTextFormattedCitation":"(Asy’ari &amp; Karsudjono, 2021)","previouslyFormattedCitation":"(Asy’ari &amp; Karsudjono, 2021)"},"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Asy’ari &amp; Karsudjono, 2021)</w:t>
      </w:r>
      <w:r w:rsidR="006A5613" w:rsidRPr="000C72C4">
        <w:rPr>
          <w:rFonts w:ascii="Times New Roman" w:hAnsi="Times New Roman" w:cs="Times New Roman"/>
          <w:sz w:val="24"/>
          <w:szCs w:val="24"/>
          <w:lang w:val="en-US"/>
        </w:rPr>
        <w:fldChar w:fldCharType="end"/>
      </w:r>
    </w:p>
    <w:p w:rsidR="00540083" w:rsidRPr="000C72C4" w:rsidRDefault="00D122F9" w:rsidP="00414C69">
      <w:pPr>
        <w:spacing w:after="0" w:line="240" w:lineRule="auto"/>
        <w:ind w:left="567"/>
        <w:jc w:val="both"/>
        <w:rPr>
          <w:rFonts w:ascii="Times New Roman" w:hAnsi="Times New Roman" w:cs="Times New Roman"/>
          <w:sz w:val="24"/>
          <w:szCs w:val="24"/>
          <w:lang w:val="en-US"/>
        </w:rPr>
      </w:pPr>
      <w:r w:rsidRPr="000C72C4">
        <w:rPr>
          <w:rFonts w:ascii="Times New Roman" w:hAnsi="Times New Roman" w:cs="Times New Roman"/>
          <w:sz w:val="24"/>
          <w:szCs w:val="24"/>
        </w:rPr>
        <w:t>H</w:t>
      </w:r>
      <w:r w:rsidR="00414C69" w:rsidRPr="000C72C4">
        <w:rPr>
          <w:rFonts w:ascii="Times New Roman" w:hAnsi="Times New Roman" w:cs="Times New Roman"/>
          <w:sz w:val="24"/>
          <w:szCs w:val="24"/>
          <w:vertAlign w:val="subscript"/>
        </w:rPr>
        <w:t>3</w:t>
      </w:r>
      <w:r w:rsidRPr="000C72C4">
        <w:rPr>
          <w:rFonts w:ascii="Times New Roman" w:hAnsi="Times New Roman" w:cs="Times New Roman"/>
          <w:sz w:val="24"/>
          <w:szCs w:val="24"/>
        </w:rPr>
        <w:t xml:space="preserve"> :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DOI":"10.29138/prd.v1i2.148","abstract":"Smartphone is a virtual communication tool in two directions that makes easy for individuals to interact through short message, telephone and an internet network. The purpose of this study was to analyze the influence of celebrity endorser, product quality and price on purchasing decisions and customer satisfaction. This research used quantitative methode with population 100 respondents who use Vivo brand smartphones in Surabaya. The analysis used partial least square, data obtained from questionnaires and tested with the SmartPLS 3.0. The results showed that the variable celebrity endorser, product quality and price had a significant effect on purchasing decisions, and purchasing decisions have a significant effect on customer satisfaction. Conclusion showed that sponsor more look for customers who using Vivo smartphones, which have affordable or discounted prices so customers make reapeat purchase and satisfied.","author":[{"dropping-particle":"","family":"Lk","given":"Andi Muh Kumar","non-dropping-particle":"","parse-names":false,"suffix":""},{"dropping-particle":"","family":"Arimbawa","given":"I Gede","non-dropping-particle":"","parse-names":false,"suffix":""},{"dropping-particle":"","family":"Damayanti","given":"Elok","non-dropping-particle":"","parse-names":false,"suffix":""}],"container-title":"Journal of World Conference (JWC)","id":"ITEM-1","issue":"2","issued":{"date-parts":[["2019"]]},"page":"252-256","title":"the Influence of Celebrity Endorser, Product Quality and Price on Purchase Decisions and Customer Satisfaction on Vivo Brand Smartphones in Surabaya","type":"article-journal","volume":"1"},"uris":["http://www.mendeley.com/documents/?uuid=3444889d-a023-4570-be9b-2570da255671"]}],"mendeley":{"formattedCitation":"(Lk et al., 2019)","plainTextFormattedCitation":"(Lk et al., 2019)","previouslyFormattedCitation":"(Lk et al., 2019)"},"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Lk dkk</w:t>
      </w:r>
      <w:r w:rsidR="00540083" w:rsidRPr="000C72C4">
        <w:rPr>
          <w:rFonts w:ascii="Times New Roman" w:hAnsi="Times New Roman" w:cs="Times New Roman"/>
          <w:i/>
          <w:noProof/>
          <w:sz w:val="24"/>
          <w:szCs w:val="24"/>
          <w:lang w:val="en-US"/>
        </w:rPr>
        <w:t>.,</w:t>
      </w:r>
      <w:r w:rsidR="00540083" w:rsidRPr="000C72C4">
        <w:rPr>
          <w:rFonts w:ascii="Times New Roman" w:hAnsi="Times New Roman" w:cs="Times New Roman"/>
          <w:noProof/>
          <w:sz w:val="24"/>
          <w:szCs w:val="24"/>
          <w:lang w:val="en-US"/>
        </w:rPr>
        <w:t xml:space="preserve"> 2019)</w:t>
      </w:r>
      <w:r w:rsidR="006A5613" w:rsidRPr="000C72C4">
        <w:rPr>
          <w:rFonts w:ascii="Times New Roman" w:hAnsi="Times New Roman" w:cs="Times New Roman"/>
          <w:sz w:val="24"/>
          <w:szCs w:val="24"/>
          <w:lang w:val="en-US"/>
        </w:rPr>
        <w:fldChar w:fldCharType="end"/>
      </w:r>
      <w:r w:rsidR="00540083" w:rsidRPr="000C72C4">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abstract":"The research was motivated by the use of motorcycle transportation in Indonesia is currently experiencing significant growth until Indonesia became a target potential for the company's branded motorcycles around the world. Yamaha is one of the popular motorcycles brand in …","author":[{"dropping-particle":"","family":"Fais","given":"Muhammad Ashar","non-dropping-particle":"","parse-names":false,"suffix":""},{"dropping-particle":"","family":"Farida","given":"Dr. Naili","non-dropping-particle":"","parse-names":false,"suffix":""}],"container-title":"Jurnal Ilmu Administrasi Bisnis","id":"ITEM-1","issue":"3","issued":{"date-parts":[["2017"]]},"page":"441-452","title":"Pengaruh brand awareness dan celebrity endorser terhadap repurchase sepeda motor yamaha melalui kepuasan pelanggan (Studi pada konsumen Dealer Yamaha Mataram Sakti Setiabudi, Semarang)","type":"article-journal","volume":"6"},"uris":["http://www.mendeley.com/documents/?uuid=3ce0a30c-ddf2-4349-8943-88fe15f4d970"]}],"mendeley":{"formattedCitation":"(Fais &amp; Farida, 2017)","plainTextFormattedCitation":"(Fais &amp; Farida, 2017)","previouslyFormattedCitation":"(Fais &amp; Farida, 2017)"},"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Fais &amp; Farida, 2017)</w:t>
      </w:r>
      <w:r w:rsidR="006A5613" w:rsidRPr="000C72C4">
        <w:rPr>
          <w:rFonts w:ascii="Times New Roman" w:hAnsi="Times New Roman" w:cs="Times New Roman"/>
          <w:sz w:val="24"/>
          <w:szCs w:val="24"/>
          <w:lang w:val="en-US"/>
        </w:rPr>
        <w:fldChar w:fldCharType="end"/>
      </w:r>
    </w:p>
    <w:p w:rsidR="00D72751" w:rsidRPr="000C72C4" w:rsidRDefault="00D122F9" w:rsidP="00414C69">
      <w:pPr>
        <w:spacing w:after="0" w:line="240" w:lineRule="auto"/>
        <w:ind w:left="567"/>
        <w:jc w:val="both"/>
        <w:rPr>
          <w:rFonts w:ascii="Times New Roman" w:hAnsi="Times New Roman" w:cs="Times New Roman"/>
          <w:sz w:val="24"/>
          <w:szCs w:val="24"/>
          <w:lang w:val="en-US"/>
        </w:rPr>
      </w:pPr>
      <w:r w:rsidRPr="000C72C4">
        <w:rPr>
          <w:rFonts w:ascii="Times New Roman" w:hAnsi="Times New Roman" w:cs="Times New Roman"/>
          <w:sz w:val="24"/>
          <w:szCs w:val="24"/>
        </w:rPr>
        <w:t>H</w:t>
      </w:r>
      <w:r w:rsidR="00414C69" w:rsidRPr="000C72C4">
        <w:rPr>
          <w:rFonts w:ascii="Times New Roman" w:hAnsi="Times New Roman" w:cs="Times New Roman"/>
          <w:sz w:val="24"/>
          <w:szCs w:val="24"/>
          <w:vertAlign w:val="subscript"/>
        </w:rPr>
        <w:t>4</w:t>
      </w:r>
      <w:r w:rsidRPr="000C72C4">
        <w:rPr>
          <w:rFonts w:ascii="Times New Roman" w:hAnsi="Times New Roman" w:cs="Times New Roman"/>
          <w:sz w:val="24"/>
          <w:szCs w:val="24"/>
        </w:rPr>
        <w:t xml:space="preserve"> :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abstract":"Potensi pasar galangan kapal dalam negeri dalam melayani industri pelayaran sebagai konsumen dan juga untuk ikut mendorong memenuhi kebutuhan armada pelayaran sangat besar, hal ini salah satunya dapat dilihat dengan tingginya kebutuhan armada angkutan laut untuk perdagangan internasional dan antarpulau di Indonesia. Persaingan antargalangan kapal juga semakin ketat, sehingga menjadi tantangan dan tuntutan bagi masing-masing galangan untuk bisa mempertahankan pelanggannya ataupun merebut pasar yang ada. Oleh karenanya diperlukan langlah-langkah strategis oleh tiap perusahaan galangan kapal untuk tetap bisa bertahan dan bersaing di dunia bisnis perkapalan. Tujuan dari penelitian ini adalah untuk mendeskripsikan dan menganalisis pengaruh antarvariabel terhadap loyalitas pelanggan PT PAL Indonesia. Penelitian ini menggunakan penelitian exsplanatori), pendekatan yang digunakan adalah kuantitatif, dengan metode statistik analisis jalur dengan menggunakan software SPSS. Populasi dalam penelitian ini adalah seluruh perusahaan pelanggan PT PAL Indonesia Persero Surabaya yang berjumlah 60 perusahaan/instansi. Hasil penelitian yang telah dilakukan secara langsung maupun tidak langsung menunjukkan positif yang berarti terdapat pengaruh yang signifikan.","author":[{"dropping-particle":"","family":"Ahmadi","given":"Anang Sudi","non-dropping-particle":"","parse-names":false,"suffix":""},{"dropping-particle":"","family":"Budiarto","given":"Wasis","non-dropping-particle":"","parse-names":false,"suffix":""},{"dropping-particle":"","family":"Indrawati","given":"Mei","non-dropping-particle":"","parse-names":false,"suffix":""}],"container-title":"Jurnal Manajerial Bisnis ISSN 2597 – 503X","id":"ITEM-1","issued":{"date-parts":[["2015"]]},"page":"34-46","title":"Pengaruh Kualitas Produk dan Kepercayaan Pelanggan terhadap Kepuasan Pelanggan pada PT. PAL Indonesia (Persero) Surabaya Melalui Keputusan Pembelian","type":"article-journal"},"uris":["http://www.mendeley.com/documents/?uuid=f119a260-b65c-4225-b973-075d38fb3a09"]}],"mendeley":{"formattedCitation":"(Ahmadi et al., 2015)","plainTextFormattedCitation":"(Ahmadi et al., 2015)","previouslyFormattedCitation":"(Ahmadi et al., 2015)"},"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Ahmadi dkk</w:t>
      </w:r>
      <w:r w:rsidR="00540083" w:rsidRPr="000C72C4">
        <w:rPr>
          <w:rFonts w:ascii="Times New Roman" w:hAnsi="Times New Roman" w:cs="Times New Roman"/>
          <w:i/>
          <w:noProof/>
          <w:sz w:val="24"/>
          <w:szCs w:val="24"/>
          <w:lang w:val="en-US"/>
        </w:rPr>
        <w:t>.,</w:t>
      </w:r>
      <w:r w:rsidR="00540083" w:rsidRPr="000C72C4">
        <w:rPr>
          <w:rFonts w:ascii="Times New Roman" w:hAnsi="Times New Roman" w:cs="Times New Roman"/>
          <w:noProof/>
          <w:sz w:val="24"/>
          <w:szCs w:val="24"/>
          <w:lang w:val="en-US"/>
        </w:rPr>
        <w:t xml:space="preserve"> 2015)</w:t>
      </w:r>
      <w:r w:rsidR="006A5613" w:rsidRPr="000C72C4">
        <w:rPr>
          <w:rFonts w:ascii="Times New Roman" w:hAnsi="Times New Roman" w:cs="Times New Roman"/>
          <w:sz w:val="24"/>
          <w:szCs w:val="24"/>
          <w:lang w:val="en-US"/>
        </w:rPr>
        <w:fldChar w:fldCharType="end"/>
      </w:r>
      <w:r w:rsidR="00540083" w:rsidRPr="000C72C4">
        <w:rPr>
          <w:rFonts w:ascii="Times New Roman" w:hAnsi="Times New Roman" w:cs="Times New Roman"/>
          <w:sz w:val="24"/>
          <w:szCs w:val="24"/>
          <w:lang w:val="en-US"/>
        </w:rPr>
        <w:t xml:space="preserve">, </w:t>
      </w:r>
      <w:r w:rsidR="006A5613" w:rsidRPr="000C72C4">
        <w:rPr>
          <w:rFonts w:ascii="Times New Roman" w:hAnsi="Times New Roman" w:cs="Times New Roman"/>
          <w:sz w:val="24"/>
          <w:szCs w:val="24"/>
          <w:lang w:val="en-US"/>
        </w:rPr>
        <w:fldChar w:fldCharType="begin" w:fldLock="1"/>
      </w:r>
      <w:r w:rsidR="00540083" w:rsidRPr="000C72C4">
        <w:rPr>
          <w:rFonts w:ascii="Times New Roman" w:hAnsi="Times New Roman" w:cs="Times New Roman"/>
          <w:sz w:val="24"/>
          <w:szCs w:val="24"/>
          <w:lang w:val="en-US"/>
        </w:rPr>
        <w:instrText>ADDIN CSL_CITATION {"citationItems":[{"id":"ITEM-1","itemData":{"abstract":"Service quality is a strategy which is used by the company to maintain and to attract customers. Provide superior service for business practitioners is an important strategy since it can attract new customers. On economic class train in Surabaya the level of customer confidence is considered to be not fully trust. It is due to the occurence of train wreck which have made the users of train service feel worried when they have to use economic class. Problems always occur on ticketing when it is reviewed from service quality aspect. This research is meant to find out the influence trust, service quality factor, and facilities to the the customer of economic class train transportation service in Surabaya. This research is causal comparative research. The population is all customers of economic class train in Surabaya. The numbers of samples are 100 respondents which have been selected by using slovin formula. The data analysis technique has been carried out by using multiple linear regressions. The result of this research shows that trust gives significant and positive influence to the customer satisfaction of economic class train transportation service. Service quality gives significant and positive influence to the customer satisfaction of economic class train transportation service. Facility gives significant and positive influence to the customers satisfaction of economic class train transportation service.","author":[{"dropping-particle":"","family":"Susanti","given":"Desi","non-dropping-particle":"","parse-names":false,"suffix":""},{"dropping-particle":"","family":"Wahyuni","given":"Dewi Urip","non-dropping-particle":"","parse-names":false,"suffix":""}],"container-title":"Jurnal Ilmu dan Riset Manajemen","id":"ITEM-1","issue":"5","issued":{"date-parts":[["2017"]]},"page":"1-19","title":"Pengaruh Faktor Kepercayaan, Kualitas Layanan, Dan Fasilitas Terhadap Kepuasan Pelanggan Kereta Api","type":"article-journal","volume":"6"},"uris":["http://www.mendeley.com/documents/?uuid=0cfaef02-c12d-4480-a7a8-4827d024a6b3"]}],"mendeley":{"formattedCitation":"(Susanti &amp; Wahyuni, 2017)","plainTextFormattedCitation":"(Susanti &amp; Wahyuni, 2017)","previouslyFormattedCitation":"(Susanti &amp; Wahyuni, 2017)"},"properties":{"noteIndex":0},"schema":"https://github.com/citation-style-language/schema/raw/master/csl-citation.json"}</w:instrText>
      </w:r>
      <w:r w:rsidR="006A5613" w:rsidRPr="000C72C4">
        <w:rPr>
          <w:rFonts w:ascii="Times New Roman" w:hAnsi="Times New Roman" w:cs="Times New Roman"/>
          <w:sz w:val="24"/>
          <w:szCs w:val="24"/>
          <w:lang w:val="en-US"/>
        </w:rPr>
        <w:fldChar w:fldCharType="separate"/>
      </w:r>
      <w:r w:rsidR="00540083" w:rsidRPr="000C72C4">
        <w:rPr>
          <w:rFonts w:ascii="Times New Roman" w:hAnsi="Times New Roman" w:cs="Times New Roman"/>
          <w:noProof/>
          <w:sz w:val="24"/>
          <w:szCs w:val="24"/>
          <w:lang w:val="en-US"/>
        </w:rPr>
        <w:t>(Susanti &amp; Wahyuni, 2017)</w:t>
      </w:r>
      <w:r w:rsidR="006A5613" w:rsidRPr="000C72C4">
        <w:rPr>
          <w:rFonts w:ascii="Times New Roman" w:hAnsi="Times New Roman" w:cs="Times New Roman"/>
          <w:sz w:val="24"/>
          <w:szCs w:val="24"/>
          <w:lang w:val="en-US"/>
        </w:rPr>
        <w:fldChar w:fldCharType="end"/>
      </w:r>
    </w:p>
    <w:p w:rsidR="00A173A3" w:rsidRPr="000C72C4" w:rsidRDefault="00A173A3" w:rsidP="00806542">
      <w:pPr>
        <w:spacing w:after="0" w:line="240" w:lineRule="auto"/>
        <w:jc w:val="both"/>
        <w:rPr>
          <w:rFonts w:ascii="Times New Roman" w:hAnsi="Times New Roman" w:cs="Times New Roman"/>
          <w:sz w:val="24"/>
          <w:szCs w:val="24"/>
        </w:rPr>
      </w:pPr>
    </w:p>
    <w:p w:rsidR="00430D04" w:rsidRPr="000C72C4" w:rsidRDefault="00430D04" w:rsidP="00806542">
      <w:pPr>
        <w:spacing w:after="0" w:line="240" w:lineRule="auto"/>
        <w:jc w:val="both"/>
        <w:rPr>
          <w:rFonts w:ascii="Times New Roman" w:hAnsi="Times New Roman" w:cs="Times New Roman"/>
          <w:sz w:val="24"/>
          <w:szCs w:val="24"/>
        </w:rPr>
      </w:pPr>
    </w:p>
    <w:p w:rsidR="00430D04" w:rsidRDefault="00430D04" w:rsidP="00806542">
      <w:pPr>
        <w:spacing w:after="0" w:line="240" w:lineRule="auto"/>
        <w:jc w:val="both"/>
        <w:rPr>
          <w:rFonts w:ascii="Times New Roman" w:hAnsi="Times New Roman" w:cs="Times New Roman"/>
          <w:sz w:val="24"/>
          <w:szCs w:val="24"/>
        </w:rPr>
      </w:pPr>
    </w:p>
    <w:p w:rsidR="00835CDA" w:rsidRDefault="00835CDA" w:rsidP="00806542">
      <w:pPr>
        <w:spacing w:after="0" w:line="240" w:lineRule="auto"/>
        <w:jc w:val="both"/>
        <w:rPr>
          <w:rFonts w:ascii="Times New Roman" w:hAnsi="Times New Roman" w:cs="Times New Roman"/>
          <w:sz w:val="24"/>
          <w:szCs w:val="24"/>
        </w:rPr>
      </w:pPr>
    </w:p>
    <w:p w:rsidR="00835CDA" w:rsidRPr="000C72C4" w:rsidRDefault="00835CDA" w:rsidP="00806542">
      <w:pPr>
        <w:spacing w:after="0" w:line="240" w:lineRule="auto"/>
        <w:jc w:val="both"/>
        <w:rPr>
          <w:rFonts w:ascii="Times New Roman" w:hAnsi="Times New Roman" w:cs="Times New Roman"/>
          <w:sz w:val="24"/>
          <w:szCs w:val="24"/>
        </w:rPr>
      </w:pPr>
    </w:p>
    <w:p w:rsidR="00430D04" w:rsidRPr="000C72C4" w:rsidRDefault="00430D04" w:rsidP="00806542">
      <w:pPr>
        <w:spacing w:after="0" w:line="240" w:lineRule="auto"/>
        <w:jc w:val="both"/>
        <w:rPr>
          <w:rFonts w:ascii="Times New Roman" w:hAnsi="Times New Roman" w:cs="Times New Roman"/>
          <w:sz w:val="24"/>
          <w:szCs w:val="24"/>
        </w:rPr>
      </w:pPr>
    </w:p>
    <w:p w:rsidR="00430D04" w:rsidRPr="000C72C4" w:rsidRDefault="00430D04" w:rsidP="00806542">
      <w:pPr>
        <w:spacing w:after="0" w:line="240" w:lineRule="auto"/>
        <w:jc w:val="both"/>
        <w:rPr>
          <w:rFonts w:ascii="Times New Roman" w:hAnsi="Times New Roman" w:cs="Times New Roman"/>
          <w:sz w:val="24"/>
          <w:szCs w:val="24"/>
        </w:rPr>
      </w:pPr>
    </w:p>
    <w:p w:rsidR="00540083" w:rsidRPr="000C72C4" w:rsidRDefault="00540083" w:rsidP="005A5D4D">
      <w:pPr>
        <w:pStyle w:val="ListParagraph"/>
        <w:numPr>
          <w:ilvl w:val="0"/>
          <w:numId w:val="6"/>
        </w:numPr>
        <w:tabs>
          <w:tab w:val="left" w:pos="1413"/>
        </w:tabs>
        <w:spacing w:after="0" w:line="360" w:lineRule="auto"/>
        <w:jc w:val="both"/>
        <w:rPr>
          <w:rFonts w:ascii="Times New Roman" w:hAnsi="Times New Roman" w:cs="Times New Roman"/>
          <w:b/>
          <w:sz w:val="24"/>
          <w:szCs w:val="24"/>
          <w:lang w:val="en-US"/>
        </w:rPr>
      </w:pPr>
      <w:r w:rsidRPr="000C72C4">
        <w:rPr>
          <w:rFonts w:ascii="Times New Roman" w:hAnsi="Times New Roman" w:cs="Times New Roman"/>
          <w:b/>
          <w:sz w:val="24"/>
          <w:szCs w:val="24"/>
        </w:rPr>
        <w:lastRenderedPageBreak/>
        <w:t>Hipotesa</w:t>
      </w:r>
    </w:p>
    <w:p w:rsidR="00540083" w:rsidRPr="000C72C4" w:rsidRDefault="00D30FA4" w:rsidP="00D122F9">
      <w:pPr>
        <w:tabs>
          <w:tab w:val="left" w:pos="1276"/>
        </w:tabs>
        <w:spacing w:after="0" w:line="360" w:lineRule="auto"/>
        <w:ind w:left="1560" w:hanging="709"/>
        <w:jc w:val="both"/>
        <w:rPr>
          <w:rFonts w:ascii="Times New Roman" w:hAnsi="Times New Roman" w:cs="Times New Roman"/>
          <w:sz w:val="24"/>
          <w:szCs w:val="24"/>
        </w:rPr>
      </w:pPr>
      <w:r w:rsidRPr="000C72C4">
        <w:rPr>
          <w:rFonts w:ascii="Times New Roman" w:hAnsi="Times New Roman" w:cs="Times New Roman"/>
          <w:sz w:val="24"/>
          <w:szCs w:val="24"/>
        </w:rPr>
        <w:t>H</w:t>
      </w:r>
      <w:r w:rsidRPr="000C72C4">
        <w:rPr>
          <w:rFonts w:ascii="Times New Roman" w:hAnsi="Times New Roman" w:cs="Times New Roman"/>
          <w:sz w:val="24"/>
          <w:szCs w:val="24"/>
          <w:vertAlign w:val="subscript"/>
        </w:rPr>
        <w:t>1</w:t>
      </w:r>
      <w:r w:rsidRPr="000C72C4">
        <w:rPr>
          <w:rFonts w:ascii="Times New Roman" w:hAnsi="Times New Roman" w:cs="Times New Roman"/>
          <w:sz w:val="24"/>
          <w:szCs w:val="24"/>
        </w:rPr>
        <w:t xml:space="preserve"> : </w:t>
      </w:r>
      <w:r w:rsidR="00540083" w:rsidRPr="000C72C4">
        <w:rPr>
          <w:rFonts w:ascii="Times New Roman" w:hAnsi="Times New Roman" w:cs="Times New Roman"/>
          <w:sz w:val="24"/>
          <w:szCs w:val="24"/>
        </w:rPr>
        <w:t xml:space="preserve">Kualitas Produk, </w:t>
      </w:r>
      <w:r w:rsidR="00540083" w:rsidRPr="000C72C4">
        <w:rPr>
          <w:rFonts w:ascii="Times New Roman" w:hAnsi="Times New Roman" w:cs="Times New Roman"/>
          <w:i/>
          <w:sz w:val="24"/>
          <w:szCs w:val="24"/>
        </w:rPr>
        <w:t>Celebrity Endorse</w:t>
      </w:r>
      <w:r w:rsidR="00540083" w:rsidRPr="000C72C4">
        <w:rPr>
          <w:rFonts w:ascii="Times New Roman" w:hAnsi="Times New Roman" w:cs="Times New Roman"/>
          <w:sz w:val="24"/>
          <w:szCs w:val="24"/>
        </w:rPr>
        <w:t xml:space="preserve">, dan Kepercayaan </w:t>
      </w:r>
      <w:r w:rsidR="00540083" w:rsidRPr="000C72C4">
        <w:rPr>
          <w:rStyle w:val="markedcontent"/>
          <w:rFonts w:ascii="Times New Roman" w:hAnsi="Times New Roman" w:cs="Times New Roman"/>
          <w:sz w:val="24"/>
          <w:szCs w:val="24"/>
        </w:rPr>
        <w:t>secara simultan berpengaruh terhadap Kepuasan pelanggan produk Scarlett Whitening di Surakarta.</w:t>
      </w:r>
    </w:p>
    <w:p w:rsidR="00540083" w:rsidRPr="00BF66B9" w:rsidRDefault="00D30FA4" w:rsidP="00D122F9">
      <w:pPr>
        <w:tabs>
          <w:tab w:val="left" w:pos="1413"/>
        </w:tabs>
        <w:spacing w:after="0" w:line="360" w:lineRule="auto"/>
        <w:ind w:left="1560" w:hanging="709"/>
        <w:jc w:val="both"/>
        <w:rPr>
          <w:rFonts w:ascii="Times New Roman" w:hAnsi="Times New Roman" w:cs="Times New Roman"/>
          <w:sz w:val="24"/>
          <w:szCs w:val="24"/>
          <w:lang w:val="en-US"/>
        </w:rPr>
      </w:pPr>
      <w:r w:rsidRPr="000C72C4">
        <w:rPr>
          <w:rFonts w:ascii="Times New Roman" w:hAnsi="Times New Roman" w:cs="Times New Roman"/>
          <w:sz w:val="24"/>
          <w:szCs w:val="24"/>
        </w:rPr>
        <w:t>H</w:t>
      </w:r>
      <w:r w:rsidRPr="000C72C4">
        <w:rPr>
          <w:rFonts w:ascii="Times New Roman" w:hAnsi="Times New Roman" w:cs="Times New Roman"/>
          <w:sz w:val="24"/>
          <w:szCs w:val="24"/>
          <w:vertAlign w:val="subscript"/>
        </w:rPr>
        <w:t>2</w:t>
      </w:r>
      <w:r w:rsidRPr="000C72C4">
        <w:rPr>
          <w:rFonts w:ascii="Times New Roman" w:hAnsi="Times New Roman" w:cs="Times New Roman"/>
          <w:sz w:val="24"/>
          <w:szCs w:val="24"/>
        </w:rPr>
        <w:t xml:space="preserve"> : </w:t>
      </w:r>
      <w:r w:rsidR="00A173A3" w:rsidRPr="000C72C4">
        <w:rPr>
          <w:rFonts w:ascii="Times New Roman" w:hAnsi="Times New Roman" w:cs="Times New Roman"/>
          <w:sz w:val="24"/>
          <w:szCs w:val="24"/>
        </w:rPr>
        <w:t>Kualitas Produk</w:t>
      </w:r>
      <w:r w:rsidR="00540083" w:rsidRPr="000C72C4">
        <w:rPr>
          <w:rFonts w:ascii="Times New Roman" w:hAnsi="Times New Roman" w:cs="Times New Roman"/>
          <w:sz w:val="24"/>
          <w:szCs w:val="24"/>
        </w:rPr>
        <w:t xml:space="preserve"> b</w:t>
      </w:r>
      <w:r w:rsidR="005476EE" w:rsidRPr="000C72C4">
        <w:rPr>
          <w:rFonts w:ascii="Times New Roman" w:hAnsi="Times New Roman" w:cs="Times New Roman"/>
          <w:sz w:val="24"/>
          <w:szCs w:val="24"/>
        </w:rPr>
        <w:t>erpengaruh signifikan terhadap</w:t>
      </w:r>
      <w:r w:rsidR="00540083" w:rsidRPr="000C72C4">
        <w:rPr>
          <w:rFonts w:ascii="Times New Roman" w:hAnsi="Times New Roman" w:cs="Times New Roman"/>
          <w:sz w:val="24"/>
          <w:szCs w:val="24"/>
        </w:rPr>
        <w:t xml:space="preserve"> Kepuasan Pelanggan produk Scarlett Whitening di Surakarta</w:t>
      </w:r>
      <w:r w:rsidR="00BF66B9">
        <w:rPr>
          <w:rFonts w:ascii="Times New Roman" w:hAnsi="Times New Roman" w:cs="Times New Roman"/>
          <w:sz w:val="24"/>
          <w:szCs w:val="24"/>
          <w:lang w:val="en-US"/>
        </w:rPr>
        <w:t>.</w:t>
      </w:r>
    </w:p>
    <w:p w:rsidR="00D122F9" w:rsidRPr="00BF66B9" w:rsidRDefault="00D30FA4" w:rsidP="00D122F9">
      <w:pPr>
        <w:tabs>
          <w:tab w:val="left" w:pos="1413"/>
        </w:tabs>
        <w:spacing w:after="0" w:line="360" w:lineRule="auto"/>
        <w:ind w:left="1560" w:hanging="709"/>
        <w:jc w:val="both"/>
        <w:rPr>
          <w:rFonts w:ascii="Times New Roman" w:hAnsi="Times New Roman" w:cs="Times New Roman"/>
          <w:sz w:val="24"/>
          <w:szCs w:val="24"/>
          <w:lang w:val="en-US"/>
        </w:rPr>
      </w:pPr>
      <w:r w:rsidRPr="000C72C4">
        <w:rPr>
          <w:rFonts w:ascii="Times New Roman" w:hAnsi="Times New Roman" w:cs="Times New Roman"/>
          <w:sz w:val="24"/>
          <w:szCs w:val="24"/>
        </w:rPr>
        <w:t>H</w:t>
      </w:r>
      <w:r w:rsidRPr="000C72C4">
        <w:rPr>
          <w:rFonts w:ascii="Times New Roman" w:hAnsi="Times New Roman" w:cs="Times New Roman"/>
          <w:sz w:val="24"/>
          <w:szCs w:val="24"/>
          <w:vertAlign w:val="subscript"/>
        </w:rPr>
        <w:t>3</w:t>
      </w:r>
      <w:r w:rsidRPr="000C72C4">
        <w:rPr>
          <w:rFonts w:ascii="Times New Roman" w:hAnsi="Times New Roman" w:cs="Times New Roman"/>
          <w:sz w:val="24"/>
          <w:szCs w:val="24"/>
        </w:rPr>
        <w:t xml:space="preserve">: </w:t>
      </w:r>
      <w:r w:rsidR="00FC331B" w:rsidRPr="000C72C4">
        <w:rPr>
          <w:rFonts w:ascii="Times New Roman" w:hAnsi="Times New Roman" w:cs="Times New Roman"/>
          <w:i/>
          <w:sz w:val="24"/>
          <w:szCs w:val="24"/>
        </w:rPr>
        <w:t xml:space="preserve">Celebrity Endorse </w:t>
      </w:r>
      <w:r w:rsidR="00540083" w:rsidRPr="000C72C4">
        <w:rPr>
          <w:rFonts w:ascii="Times New Roman" w:hAnsi="Times New Roman" w:cs="Times New Roman"/>
          <w:sz w:val="24"/>
          <w:szCs w:val="24"/>
        </w:rPr>
        <w:t>b</w:t>
      </w:r>
      <w:r w:rsidR="005476EE" w:rsidRPr="000C72C4">
        <w:rPr>
          <w:rFonts w:ascii="Times New Roman" w:hAnsi="Times New Roman" w:cs="Times New Roman"/>
          <w:sz w:val="24"/>
          <w:szCs w:val="24"/>
        </w:rPr>
        <w:t>erpengaruh signifikan terhadap</w:t>
      </w:r>
      <w:r w:rsidR="00540083" w:rsidRPr="000C72C4">
        <w:rPr>
          <w:rFonts w:ascii="Times New Roman" w:hAnsi="Times New Roman" w:cs="Times New Roman"/>
          <w:sz w:val="24"/>
          <w:szCs w:val="24"/>
        </w:rPr>
        <w:t xml:space="preserve"> Kepuasan Pelanggan produk Scarlett Whitening di Surakarta</w:t>
      </w:r>
      <w:r w:rsidR="00BF66B9">
        <w:rPr>
          <w:rFonts w:ascii="Times New Roman" w:hAnsi="Times New Roman" w:cs="Times New Roman"/>
          <w:sz w:val="24"/>
          <w:szCs w:val="24"/>
          <w:lang w:val="en-US"/>
        </w:rPr>
        <w:t>.</w:t>
      </w:r>
    </w:p>
    <w:p w:rsidR="00540083" w:rsidRPr="00BF66B9" w:rsidRDefault="00D30FA4" w:rsidP="00D122F9">
      <w:pPr>
        <w:tabs>
          <w:tab w:val="left" w:pos="1560"/>
        </w:tabs>
        <w:spacing w:after="0" w:line="360" w:lineRule="auto"/>
        <w:ind w:left="1560" w:hanging="709"/>
        <w:jc w:val="both"/>
        <w:rPr>
          <w:rFonts w:ascii="Times New Roman" w:hAnsi="Times New Roman" w:cs="Times New Roman"/>
          <w:sz w:val="24"/>
          <w:szCs w:val="24"/>
          <w:lang w:val="en-US"/>
        </w:rPr>
      </w:pPr>
      <w:r w:rsidRPr="000C72C4">
        <w:rPr>
          <w:rFonts w:ascii="Times New Roman" w:hAnsi="Times New Roman" w:cs="Times New Roman"/>
          <w:sz w:val="24"/>
          <w:szCs w:val="24"/>
        </w:rPr>
        <w:t>H</w:t>
      </w:r>
      <w:r w:rsidRPr="000C72C4">
        <w:rPr>
          <w:rFonts w:ascii="Times New Roman" w:hAnsi="Times New Roman" w:cs="Times New Roman"/>
          <w:sz w:val="24"/>
          <w:szCs w:val="24"/>
          <w:vertAlign w:val="subscript"/>
        </w:rPr>
        <w:t>4</w:t>
      </w:r>
      <w:r w:rsidR="00D122F9" w:rsidRPr="000C72C4">
        <w:rPr>
          <w:rFonts w:ascii="Times New Roman" w:hAnsi="Times New Roman" w:cs="Times New Roman"/>
          <w:sz w:val="24"/>
          <w:szCs w:val="24"/>
        </w:rPr>
        <w:t>:   Kepercayaan berpengaruh signifikan terhadap Kepuasan Pelanggan produk Scarlett Whitening di Surakarta</w:t>
      </w:r>
      <w:r w:rsidR="00BF66B9">
        <w:rPr>
          <w:rFonts w:ascii="Times New Roman" w:hAnsi="Times New Roman" w:cs="Times New Roman"/>
          <w:sz w:val="24"/>
          <w:szCs w:val="24"/>
          <w:lang w:val="en-US"/>
        </w:rPr>
        <w:t>.</w:t>
      </w:r>
    </w:p>
    <w:p w:rsidR="00540083" w:rsidRPr="000C72C4" w:rsidRDefault="00540083" w:rsidP="00D72751">
      <w:pPr>
        <w:pStyle w:val="ListParagraph2"/>
        <w:spacing w:line="480" w:lineRule="auto"/>
        <w:ind w:left="851" w:firstLine="360"/>
        <w:jc w:val="both"/>
        <w:rPr>
          <w:rFonts w:ascii="Times New Roman" w:hAnsi="Times New Roman" w:cs="Times New Roman"/>
          <w:sz w:val="24"/>
          <w:szCs w:val="24"/>
          <w:lang w:val="id-ID"/>
        </w:rPr>
      </w:pPr>
    </w:p>
    <w:p w:rsidR="00AE6B35" w:rsidRPr="0048361C" w:rsidRDefault="00AE6B35">
      <w:pPr>
        <w:rPr>
          <w:rFonts w:ascii="Times New Roman" w:hAnsi="Times New Roman" w:cs="Times New Roman"/>
          <w:b/>
          <w:sz w:val="24"/>
          <w:szCs w:val="24"/>
          <w:lang w:val="en-US"/>
        </w:rPr>
      </w:pPr>
    </w:p>
    <w:sectPr w:rsidR="00AE6B35" w:rsidRPr="0048361C" w:rsidSect="005F2627">
      <w:headerReference w:type="even" r:id="rId8"/>
      <w:headerReference w:type="default" r:id="rId9"/>
      <w:footerReference w:type="default" r:id="rId10"/>
      <w:footerReference w:type="first" r:id="rId11"/>
      <w:pgSz w:w="11906" w:h="16838"/>
      <w:pgMar w:top="2268" w:right="1701" w:bottom="1701" w:left="2268" w:header="708" w:footer="708" w:gutter="0"/>
      <w:pgNumType w:start="1" w:chapStyle="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02C49" w:rsidRDefault="00B02C49" w:rsidP="00430D21">
      <w:pPr>
        <w:spacing w:after="0" w:line="240" w:lineRule="auto"/>
      </w:pPr>
      <w:r>
        <w:separator/>
      </w:r>
    </w:p>
  </w:endnote>
  <w:endnote w:type="continuationSeparator" w:id="1">
    <w:p w:rsidR="00B02C49" w:rsidRDefault="00B02C49" w:rsidP="00430D2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25" w:rsidRPr="00B86B9C" w:rsidRDefault="004E2B25" w:rsidP="00B86B9C">
    <w:pPr>
      <w:pStyle w:val="Footer"/>
      <w:jc w:val="center"/>
      <w:rPr>
        <w:rFonts w:ascii="Times New Roman" w:hAnsi="Times New Roman" w:cs="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605547"/>
      <w:docPartObj>
        <w:docPartGallery w:val="Page Numbers (Bottom of Page)"/>
        <w:docPartUnique/>
      </w:docPartObj>
    </w:sdtPr>
    <w:sdtEndPr>
      <w:rPr>
        <w:noProof/>
      </w:rPr>
    </w:sdtEndPr>
    <w:sdtContent>
      <w:p w:rsidR="004E2B25" w:rsidRDefault="006A5613">
        <w:pPr>
          <w:pStyle w:val="Footer"/>
          <w:jc w:val="right"/>
        </w:pPr>
        <w:fldSimple w:instr=" PAGE   \* MERGEFORMAT ">
          <w:r w:rsidR="004E2B25">
            <w:rPr>
              <w:noProof/>
            </w:rPr>
            <w:t>1</w:t>
          </w:r>
        </w:fldSimple>
      </w:p>
    </w:sdtContent>
  </w:sdt>
  <w:p w:rsidR="004E2B25" w:rsidRDefault="004E2B2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02C49" w:rsidRDefault="00B02C49" w:rsidP="00430D21">
      <w:pPr>
        <w:spacing w:after="0" w:line="240" w:lineRule="auto"/>
      </w:pPr>
      <w:r>
        <w:separator/>
      </w:r>
    </w:p>
  </w:footnote>
  <w:footnote w:type="continuationSeparator" w:id="1">
    <w:p w:rsidR="00B02C49" w:rsidRDefault="00B02C49" w:rsidP="00430D2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605545"/>
      <w:docPartObj>
        <w:docPartGallery w:val="Page Numbers (Top of Page)"/>
        <w:docPartUnique/>
      </w:docPartObj>
    </w:sdtPr>
    <w:sdtEndPr>
      <w:rPr>
        <w:rFonts w:ascii="Times New Roman" w:hAnsi="Times New Roman" w:cs="Times New Roman"/>
        <w:noProof/>
        <w:sz w:val="24"/>
        <w:szCs w:val="24"/>
      </w:rPr>
    </w:sdtEndPr>
    <w:sdtContent>
      <w:p w:rsidR="004E2B25" w:rsidRPr="00D84DBB" w:rsidRDefault="006A5613">
        <w:pPr>
          <w:pStyle w:val="Header"/>
          <w:jc w:val="right"/>
          <w:rPr>
            <w:rFonts w:ascii="Times New Roman" w:hAnsi="Times New Roman" w:cs="Times New Roman"/>
            <w:sz w:val="24"/>
            <w:szCs w:val="24"/>
          </w:rPr>
        </w:pPr>
        <w:r w:rsidRPr="00D84DBB">
          <w:rPr>
            <w:rFonts w:ascii="Times New Roman" w:hAnsi="Times New Roman" w:cs="Times New Roman"/>
            <w:sz w:val="24"/>
            <w:szCs w:val="24"/>
          </w:rPr>
          <w:fldChar w:fldCharType="begin"/>
        </w:r>
        <w:r w:rsidR="004E2B25" w:rsidRPr="00D84DBB">
          <w:rPr>
            <w:rFonts w:ascii="Times New Roman" w:hAnsi="Times New Roman" w:cs="Times New Roman"/>
            <w:sz w:val="24"/>
            <w:szCs w:val="24"/>
          </w:rPr>
          <w:instrText xml:space="preserve"> PAGE   \* MERGEFORMAT </w:instrText>
        </w:r>
        <w:r w:rsidRPr="00D84DBB">
          <w:rPr>
            <w:rFonts w:ascii="Times New Roman" w:hAnsi="Times New Roman" w:cs="Times New Roman"/>
            <w:sz w:val="24"/>
            <w:szCs w:val="24"/>
          </w:rPr>
          <w:fldChar w:fldCharType="separate"/>
        </w:r>
        <w:r w:rsidR="004E2B25">
          <w:rPr>
            <w:rFonts w:ascii="Times New Roman" w:hAnsi="Times New Roman" w:cs="Times New Roman"/>
            <w:noProof/>
            <w:sz w:val="24"/>
            <w:szCs w:val="24"/>
          </w:rPr>
          <w:t>92</w:t>
        </w:r>
        <w:r w:rsidRPr="00D84DBB">
          <w:rPr>
            <w:rFonts w:ascii="Times New Roman" w:hAnsi="Times New Roman" w:cs="Times New Roman"/>
            <w:noProof/>
            <w:sz w:val="24"/>
            <w:szCs w:val="24"/>
          </w:rPr>
          <w:fldChar w:fldCharType="end"/>
        </w:r>
      </w:p>
    </w:sdtContent>
  </w:sdt>
  <w:p w:rsidR="004E2B25" w:rsidRDefault="004E2B25" w:rsidP="00D84DBB">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25" w:rsidRPr="00C161E3" w:rsidRDefault="004E2B25" w:rsidP="00B86B9C">
    <w:pPr>
      <w:pStyle w:val="Header"/>
      <w:jc w:val="right"/>
      <w:rPr>
        <w:rFonts w:ascii="Times New Roman" w:hAnsi="Times New Roman" w:cs="Times New Roman"/>
        <w:color w:val="000000" w:themeColor="text1"/>
        <w:sz w:val="28"/>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8366F"/>
    <w:multiLevelType w:val="hybridMultilevel"/>
    <w:tmpl w:val="A432A69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33D71EC"/>
    <w:multiLevelType w:val="hybridMultilevel"/>
    <w:tmpl w:val="06C862F4"/>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90481D"/>
    <w:multiLevelType w:val="hybridMultilevel"/>
    <w:tmpl w:val="A2DC63A6"/>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
    <w:nsid w:val="0543127B"/>
    <w:multiLevelType w:val="hybridMultilevel"/>
    <w:tmpl w:val="7B54C5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606602"/>
    <w:multiLevelType w:val="hybridMultilevel"/>
    <w:tmpl w:val="2E52861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6385177"/>
    <w:multiLevelType w:val="hybridMultilevel"/>
    <w:tmpl w:val="730AC6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6D72873"/>
    <w:multiLevelType w:val="hybridMultilevel"/>
    <w:tmpl w:val="7174C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6E07731"/>
    <w:multiLevelType w:val="hybridMultilevel"/>
    <w:tmpl w:val="83665A3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
    <w:nsid w:val="07A745AD"/>
    <w:multiLevelType w:val="hybridMultilevel"/>
    <w:tmpl w:val="757462A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095D7370"/>
    <w:multiLevelType w:val="hybridMultilevel"/>
    <w:tmpl w:val="9A426B1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0BF611C8"/>
    <w:multiLevelType w:val="hybridMultilevel"/>
    <w:tmpl w:val="36F23A9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0D97191F"/>
    <w:multiLevelType w:val="hybridMultilevel"/>
    <w:tmpl w:val="AD2AAB50"/>
    <w:lvl w:ilvl="0" w:tplc="04210019">
      <w:start w:val="1"/>
      <w:numFmt w:val="lowerLetter"/>
      <w:lvlText w:val="%1."/>
      <w:lvlJc w:val="left"/>
      <w:pPr>
        <w:ind w:left="2073" w:hanging="360"/>
      </w:p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12">
    <w:nsid w:val="0DAE05A3"/>
    <w:multiLevelType w:val="hybridMultilevel"/>
    <w:tmpl w:val="EAFC550A"/>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3">
    <w:nsid w:val="0E8251A5"/>
    <w:multiLevelType w:val="hybridMultilevel"/>
    <w:tmpl w:val="94343AE8"/>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4">
    <w:nsid w:val="0F206A05"/>
    <w:multiLevelType w:val="hybridMultilevel"/>
    <w:tmpl w:val="0EC4DF0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5">
    <w:nsid w:val="111A3514"/>
    <w:multiLevelType w:val="hybridMultilevel"/>
    <w:tmpl w:val="B29A2DCE"/>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12E04AC2"/>
    <w:multiLevelType w:val="hybridMultilevel"/>
    <w:tmpl w:val="06C862F4"/>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31D706D"/>
    <w:multiLevelType w:val="hybridMultilevel"/>
    <w:tmpl w:val="8698FC90"/>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8">
    <w:nsid w:val="14AC2FD8"/>
    <w:multiLevelType w:val="hybridMultilevel"/>
    <w:tmpl w:val="6576D87A"/>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9">
    <w:nsid w:val="1546532D"/>
    <w:multiLevelType w:val="hybridMultilevel"/>
    <w:tmpl w:val="5F3043B8"/>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63F3199"/>
    <w:multiLevelType w:val="hybridMultilevel"/>
    <w:tmpl w:val="B35EC37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187D2ADB"/>
    <w:multiLevelType w:val="hybridMultilevel"/>
    <w:tmpl w:val="FBA825AE"/>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A3F45306">
      <w:start w:val="1"/>
      <w:numFmt w:val="upperLetter"/>
      <w:lvlText w:val="%4."/>
      <w:lvlJc w:val="left"/>
      <w:pPr>
        <w:ind w:left="2880" w:hanging="360"/>
      </w:pPr>
      <w:rPr>
        <w:rFonts w:hint="default"/>
        <w:sz w:val="24"/>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B153452"/>
    <w:multiLevelType w:val="hybridMultilevel"/>
    <w:tmpl w:val="64E41B2A"/>
    <w:lvl w:ilvl="0" w:tplc="0421000F">
      <w:start w:val="1"/>
      <w:numFmt w:val="decimal"/>
      <w:lvlText w:val="%1."/>
      <w:lvlJc w:val="left"/>
      <w:pPr>
        <w:ind w:left="819" w:hanging="360"/>
      </w:pPr>
    </w:lvl>
    <w:lvl w:ilvl="1" w:tplc="04210019" w:tentative="1">
      <w:start w:val="1"/>
      <w:numFmt w:val="lowerLetter"/>
      <w:lvlText w:val="%2."/>
      <w:lvlJc w:val="left"/>
      <w:pPr>
        <w:ind w:left="1539" w:hanging="360"/>
      </w:pPr>
    </w:lvl>
    <w:lvl w:ilvl="2" w:tplc="0421001B" w:tentative="1">
      <w:start w:val="1"/>
      <w:numFmt w:val="lowerRoman"/>
      <w:lvlText w:val="%3."/>
      <w:lvlJc w:val="right"/>
      <w:pPr>
        <w:ind w:left="2259" w:hanging="180"/>
      </w:pPr>
    </w:lvl>
    <w:lvl w:ilvl="3" w:tplc="0421000F" w:tentative="1">
      <w:start w:val="1"/>
      <w:numFmt w:val="decimal"/>
      <w:lvlText w:val="%4."/>
      <w:lvlJc w:val="left"/>
      <w:pPr>
        <w:ind w:left="2979" w:hanging="360"/>
      </w:pPr>
    </w:lvl>
    <w:lvl w:ilvl="4" w:tplc="04210019" w:tentative="1">
      <w:start w:val="1"/>
      <w:numFmt w:val="lowerLetter"/>
      <w:lvlText w:val="%5."/>
      <w:lvlJc w:val="left"/>
      <w:pPr>
        <w:ind w:left="3699" w:hanging="360"/>
      </w:pPr>
    </w:lvl>
    <w:lvl w:ilvl="5" w:tplc="0421001B" w:tentative="1">
      <w:start w:val="1"/>
      <w:numFmt w:val="lowerRoman"/>
      <w:lvlText w:val="%6."/>
      <w:lvlJc w:val="right"/>
      <w:pPr>
        <w:ind w:left="4419" w:hanging="180"/>
      </w:pPr>
    </w:lvl>
    <w:lvl w:ilvl="6" w:tplc="0421000F" w:tentative="1">
      <w:start w:val="1"/>
      <w:numFmt w:val="decimal"/>
      <w:lvlText w:val="%7."/>
      <w:lvlJc w:val="left"/>
      <w:pPr>
        <w:ind w:left="5139" w:hanging="360"/>
      </w:pPr>
    </w:lvl>
    <w:lvl w:ilvl="7" w:tplc="04210019" w:tentative="1">
      <w:start w:val="1"/>
      <w:numFmt w:val="lowerLetter"/>
      <w:lvlText w:val="%8."/>
      <w:lvlJc w:val="left"/>
      <w:pPr>
        <w:ind w:left="5859" w:hanging="360"/>
      </w:pPr>
    </w:lvl>
    <w:lvl w:ilvl="8" w:tplc="0421001B" w:tentative="1">
      <w:start w:val="1"/>
      <w:numFmt w:val="lowerRoman"/>
      <w:lvlText w:val="%9."/>
      <w:lvlJc w:val="right"/>
      <w:pPr>
        <w:ind w:left="6579" w:hanging="180"/>
      </w:pPr>
    </w:lvl>
  </w:abstractNum>
  <w:abstractNum w:abstractNumId="23">
    <w:nsid w:val="1C051139"/>
    <w:multiLevelType w:val="hybridMultilevel"/>
    <w:tmpl w:val="F482E308"/>
    <w:lvl w:ilvl="0" w:tplc="493C0C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1C84305A"/>
    <w:multiLevelType w:val="hybridMultilevel"/>
    <w:tmpl w:val="EA66D9D2"/>
    <w:lvl w:ilvl="0" w:tplc="04210011">
      <w:start w:val="1"/>
      <w:numFmt w:val="decimal"/>
      <w:lvlText w:val="%1)"/>
      <w:lvlJc w:val="left"/>
      <w:pPr>
        <w:ind w:left="2356" w:hanging="360"/>
      </w:p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25">
    <w:nsid w:val="1D545E91"/>
    <w:multiLevelType w:val="hybridMultilevel"/>
    <w:tmpl w:val="7B0ABB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F000A32"/>
    <w:multiLevelType w:val="hybridMultilevel"/>
    <w:tmpl w:val="8FB6C1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FB46351"/>
    <w:multiLevelType w:val="hybridMultilevel"/>
    <w:tmpl w:val="AD2AAB50"/>
    <w:lvl w:ilvl="0" w:tplc="04210019">
      <w:start w:val="1"/>
      <w:numFmt w:val="lowerLetter"/>
      <w:lvlText w:val="%1."/>
      <w:lvlJc w:val="left"/>
      <w:pPr>
        <w:ind w:left="2073" w:hanging="360"/>
      </w:p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28">
    <w:nsid w:val="1FFF2E09"/>
    <w:multiLevelType w:val="hybridMultilevel"/>
    <w:tmpl w:val="772C728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23A7683A"/>
    <w:multiLevelType w:val="hybridMultilevel"/>
    <w:tmpl w:val="9CE8E05A"/>
    <w:lvl w:ilvl="0" w:tplc="04210017">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0">
    <w:nsid w:val="2437058C"/>
    <w:multiLevelType w:val="hybridMultilevel"/>
    <w:tmpl w:val="D684377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243D67D7"/>
    <w:multiLevelType w:val="hybridMultilevel"/>
    <w:tmpl w:val="ADC4B058"/>
    <w:lvl w:ilvl="0" w:tplc="0421000F">
      <w:start w:val="1"/>
      <w:numFmt w:val="decimal"/>
      <w:lvlText w:val="%1."/>
      <w:lvlJc w:val="left"/>
      <w:pPr>
        <w:ind w:left="819" w:hanging="360"/>
      </w:pPr>
    </w:lvl>
    <w:lvl w:ilvl="1" w:tplc="04210019" w:tentative="1">
      <w:start w:val="1"/>
      <w:numFmt w:val="lowerLetter"/>
      <w:lvlText w:val="%2."/>
      <w:lvlJc w:val="left"/>
      <w:pPr>
        <w:ind w:left="1539" w:hanging="360"/>
      </w:pPr>
    </w:lvl>
    <w:lvl w:ilvl="2" w:tplc="0421001B" w:tentative="1">
      <w:start w:val="1"/>
      <w:numFmt w:val="lowerRoman"/>
      <w:lvlText w:val="%3."/>
      <w:lvlJc w:val="right"/>
      <w:pPr>
        <w:ind w:left="2259" w:hanging="180"/>
      </w:pPr>
    </w:lvl>
    <w:lvl w:ilvl="3" w:tplc="0421000F" w:tentative="1">
      <w:start w:val="1"/>
      <w:numFmt w:val="decimal"/>
      <w:lvlText w:val="%4."/>
      <w:lvlJc w:val="left"/>
      <w:pPr>
        <w:ind w:left="2979" w:hanging="360"/>
      </w:pPr>
    </w:lvl>
    <w:lvl w:ilvl="4" w:tplc="04210019" w:tentative="1">
      <w:start w:val="1"/>
      <w:numFmt w:val="lowerLetter"/>
      <w:lvlText w:val="%5."/>
      <w:lvlJc w:val="left"/>
      <w:pPr>
        <w:ind w:left="3699" w:hanging="360"/>
      </w:pPr>
    </w:lvl>
    <w:lvl w:ilvl="5" w:tplc="0421001B" w:tentative="1">
      <w:start w:val="1"/>
      <w:numFmt w:val="lowerRoman"/>
      <w:lvlText w:val="%6."/>
      <w:lvlJc w:val="right"/>
      <w:pPr>
        <w:ind w:left="4419" w:hanging="180"/>
      </w:pPr>
    </w:lvl>
    <w:lvl w:ilvl="6" w:tplc="0421000F" w:tentative="1">
      <w:start w:val="1"/>
      <w:numFmt w:val="decimal"/>
      <w:lvlText w:val="%7."/>
      <w:lvlJc w:val="left"/>
      <w:pPr>
        <w:ind w:left="5139" w:hanging="360"/>
      </w:pPr>
    </w:lvl>
    <w:lvl w:ilvl="7" w:tplc="04210019" w:tentative="1">
      <w:start w:val="1"/>
      <w:numFmt w:val="lowerLetter"/>
      <w:lvlText w:val="%8."/>
      <w:lvlJc w:val="left"/>
      <w:pPr>
        <w:ind w:left="5859" w:hanging="360"/>
      </w:pPr>
    </w:lvl>
    <w:lvl w:ilvl="8" w:tplc="0421001B" w:tentative="1">
      <w:start w:val="1"/>
      <w:numFmt w:val="lowerRoman"/>
      <w:lvlText w:val="%9."/>
      <w:lvlJc w:val="right"/>
      <w:pPr>
        <w:ind w:left="6579" w:hanging="180"/>
      </w:pPr>
    </w:lvl>
  </w:abstractNum>
  <w:abstractNum w:abstractNumId="32">
    <w:nsid w:val="264B3710"/>
    <w:multiLevelType w:val="hybridMultilevel"/>
    <w:tmpl w:val="49083C3E"/>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3">
    <w:nsid w:val="264F6B08"/>
    <w:multiLevelType w:val="hybridMultilevel"/>
    <w:tmpl w:val="39CE0E8A"/>
    <w:lvl w:ilvl="0" w:tplc="04210017">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4">
    <w:nsid w:val="27CB4DE0"/>
    <w:multiLevelType w:val="hybridMultilevel"/>
    <w:tmpl w:val="34283F5A"/>
    <w:lvl w:ilvl="0" w:tplc="7616B26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2A540C02"/>
    <w:multiLevelType w:val="hybridMultilevel"/>
    <w:tmpl w:val="CB26F6A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2BF1680B"/>
    <w:multiLevelType w:val="hybridMultilevel"/>
    <w:tmpl w:val="649C445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2CE50362"/>
    <w:multiLevelType w:val="hybridMultilevel"/>
    <w:tmpl w:val="8EFCEBB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nsid w:val="2DBB0BDA"/>
    <w:multiLevelType w:val="hybridMultilevel"/>
    <w:tmpl w:val="032AA51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9">
    <w:nsid w:val="2DD05323"/>
    <w:multiLevelType w:val="hybridMultilevel"/>
    <w:tmpl w:val="3E1886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0">
    <w:nsid w:val="2F8E290B"/>
    <w:multiLevelType w:val="hybridMultilevel"/>
    <w:tmpl w:val="33AE20E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1">
    <w:nsid w:val="31F0095F"/>
    <w:multiLevelType w:val="hybridMultilevel"/>
    <w:tmpl w:val="4980073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nsid w:val="35611383"/>
    <w:multiLevelType w:val="hybridMultilevel"/>
    <w:tmpl w:val="5CC2F8A6"/>
    <w:lvl w:ilvl="0" w:tplc="04210019">
      <w:start w:val="1"/>
      <w:numFmt w:val="lowerLetter"/>
      <w:lvlText w:val="%1."/>
      <w:lvlJc w:val="left"/>
      <w:pPr>
        <w:ind w:left="1997" w:hanging="360"/>
      </w:pPr>
    </w:lvl>
    <w:lvl w:ilvl="1" w:tplc="04210019" w:tentative="1">
      <w:start w:val="1"/>
      <w:numFmt w:val="lowerLetter"/>
      <w:lvlText w:val="%2."/>
      <w:lvlJc w:val="left"/>
      <w:pPr>
        <w:ind w:left="2717" w:hanging="360"/>
      </w:pPr>
    </w:lvl>
    <w:lvl w:ilvl="2" w:tplc="0421001B" w:tentative="1">
      <w:start w:val="1"/>
      <w:numFmt w:val="lowerRoman"/>
      <w:lvlText w:val="%3."/>
      <w:lvlJc w:val="right"/>
      <w:pPr>
        <w:ind w:left="3437" w:hanging="180"/>
      </w:pPr>
    </w:lvl>
    <w:lvl w:ilvl="3" w:tplc="0421000F" w:tentative="1">
      <w:start w:val="1"/>
      <w:numFmt w:val="decimal"/>
      <w:lvlText w:val="%4."/>
      <w:lvlJc w:val="left"/>
      <w:pPr>
        <w:ind w:left="4157" w:hanging="360"/>
      </w:pPr>
    </w:lvl>
    <w:lvl w:ilvl="4" w:tplc="04210019" w:tentative="1">
      <w:start w:val="1"/>
      <w:numFmt w:val="lowerLetter"/>
      <w:lvlText w:val="%5."/>
      <w:lvlJc w:val="left"/>
      <w:pPr>
        <w:ind w:left="4877" w:hanging="360"/>
      </w:pPr>
    </w:lvl>
    <w:lvl w:ilvl="5" w:tplc="0421001B" w:tentative="1">
      <w:start w:val="1"/>
      <w:numFmt w:val="lowerRoman"/>
      <w:lvlText w:val="%6."/>
      <w:lvlJc w:val="right"/>
      <w:pPr>
        <w:ind w:left="5597" w:hanging="180"/>
      </w:pPr>
    </w:lvl>
    <w:lvl w:ilvl="6" w:tplc="0421000F" w:tentative="1">
      <w:start w:val="1"/>
      <w:numFmt w:val="decimal"/>
      <w:lvlText w:val="%7."/>
      <w:lvlJc w:val="left"/>
      <w:pPr>
        <w:ind w:left="6317" w:hanging="360"/>
      </w:pPr>
    </w:lvl>
    <w:lvl w:ilvl="7" w:tplc="04210019" w:tentative="1">
      <w:start w:val="1"/>
      <w:numFmt w:val="lowerLetter"/>
      <w:lvlText w:val="%8."/>
      <w:lvlJc w:val="left"/>
      <w:pPr>
        <w:ind w:left="7037" w:hanging="360"/>
      </w:pPr>
    </w:lvl>
    <w:lvl w:ilvl="8" w:tplc="0421001B" w:tentative="1">
      <w:start w:val="1"/>
      <w:numFmt w:val="lowerRoman"/>
      <w:lvlText w:val="%9."/>
      <w:lvlJc w:val="right"/>
      <w:pPr>
        <w:ind w:left="7757" w:hanging="180"/>
      </w:pPr>
    </w:lvl>
  </w:abstractNum>
  <w:abstractNum w:abstractNumId="43">
    <w:nsid w:val="358E575F"/>
    <w:multiLevelType w:val="hybridMultilevel"/>
    <w:tmpl w:val="2D8E1A32"/>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4">
    <w:nsid w:val="38817CFD"/>
    <w:multiLevelType w:val="hybridMultilevel"/>
    <w:tmpl w:val="0524939A"/>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5">
    <w:nsid w:val="3A3F4743"/>
    <w:multiLevelType w:val="hybridMultilevel"/>
    <w:tmpl w:val="8C6EDB02"/>
    <w:lvl w:ilvl="0" w:tplc="04090011">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6">
    <w:nsid w:val="3A6878F8"/>
    <w:multiLevelType w:val="hybridMultilevel"/>
    <w:tmpl w:val="3E2453A6"/>
    <w:lvl w:ilvl="0" w:tplc="04210001">
      <w:start w:val="1"/>
      <w:numFmt w:val="bullet"/>
      <w:lvlText w:val=""/>
      <w:lvlJc w:val="left"/>
      <w:pPr>
        <w:ind w:left="1778"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47">
    <w:nsid w:val="3AF74536"/>
    <w:multiLevelType w:val="hybridMultilevel"/>
    <w:tmpl w:val="3BA0F24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nsid w:val="3B574940"/>
    <w:multiLevelType w:val="hybridMultilevel"/>
    <w:tmpl w:val="A906D8F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3D09530F"/>
    <w:multiLevelType w:val="hybridMultilevel"/>
    <w:tmpl w:val="5E88E5D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0">
    <w:nsid w:val="3D617135"/>
    <w:multiLevelType w:val="hybridMultilevel"/>
    <w:tmpl w:val="5C827A9C"/>
    <w:lvl w:ilvl="0" w:tplc="04090017">
      <w:start w:val="1"/>
      <w:numFmt w:val="lowerLetter"/>
      <w:lvlText w:val="%1)"/>
      <w:lvlJc w:val="left"/>
      <w:pPr>
        <w:ind w:left="1649" w:hanging="360"/>
      </w:pPr>
    </w:lvl>
    <w:lvl w:ilvl="1" w:tplc="04090019" w:tentative="1">
      <w:start w:val="1"/>
      <w:numFmt w:val="lowerLetter"/>
      <w:lvlText w:val="%2."/>
      <w:lvlJc w:val="left"/>
      <w:pPr>
        <w:ind w:left="2369" w:hanging="360"/>
      </w:pPr>
    </w:lvl>
    <w:lvl w:ilvl="2" w:tplc="0409001B" w:tentative="1">
      <w:start w:val="1"/>
      <w:numFmt w:val="lowerRoman"/>
      <w:lvlText w:val="%3."/>
      <w:lvlJc w:val="right"/>
      <w:pPr>
        <w:ind w:left="3089" w:hanging="180"/>
      </w:pPr>
    </w:lvl>
    <w:lvl w:ilvl="3" w:tplc="0409000F" w:tentative="1">
      <w:start w:val="1"/>
      <w:numFmt w:val="decimal"/>
      <w:lvlText w:val="%4."/>
      <w:lvlJc w:val="left"/>
      <w:pPr>
        <w:ind w:left="3809" w:hanging="360"/>
      </w:pPr>
    </w:lvl>
    <w:lvl w:ilvl="4" w:tplc="04090019" w:tentative="1">
      <w:start w:val="1"/>
      <w:numFmt w:val="lowerLetter"/>
      <w:lvlText w:val="%5."/>
      <w:lvlJc w:val="left"/>
      <w:pPr>
        <w:ind w:left="4529" w:hanging="360"/>
      </w:pPr>
    </w:lvl>
    <w:lvl w:ilvl="5" w:tplc="0409001B" w:tentative="1">
      <w:start w:val="1"/>
      <w:numFmt w:val="lowerRoman"/>
      <w:lvlText w:val="%6."/>
      <w:lvlJc w:val="right"/>
      <w:pPr>
        <w:ind w:left="5249" w:hanging="180"/>
      </w:pPr>
    </w:lvl>
    <w:lvl w:ilvl="6" w:tplc="0409000F" w:tentative="1">
      <w:start w:val="1"/>
      <w:numFmt w:val="decimal"/>
      <w:lvlText w:val="%7."/>
      <w:lvlJc w:val="left"/>
      <w:pPr>
        <w:ind w:left="5969" w:hanging="360"/>
      </w:pPr>
    </w:lvl>
    <w:lvl w:ilvl="7" w:tplc="04090019" w:tentative="1">
      <w:start w:val="1"/>
      <w:numFmt w:val="lowerLetter"/>
      <w:lvlText w:val="%8."/>
      <w:lvlJc w:val="left"/>
      <w:pPr>
        <w:ind w:left="6689" w:hanging="360"/>
      </w:pPr>
    </w:lvl>
    <w:lvl w:ilvl="8" w:tplc="0409001B" w:tentative="1">
      <w:start w:val="1"/>
      <w:numFmt w:val="lowerRoman"/>
      <w:lvlText w:val="%9."/>
      <w:lvlJc w:val="right"/>
      <w:pPr>
        <w:ind w:left="7409" w:hanging="180"/>
      </w:pPr>
    </w:lvl>
  </w:abstractNum>
  <w:abstractNum w:abstractNumId="51">
    <w:nsid w:val="3DF21CA8"/>
    <w:multiLevelType w:val="hybridMultilevel"/>
    <w:tmpl w:val="05D6637E"/>
    <w:lvl w:ilvl="0" w:tplc="0421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2">
    <w:nsid w:val="3F124E2D"/>
    <w:multiLevelType w:val="hybridMultilevel"/>
    <w:tmpl w:val="B3728D9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53">
    <w:nsid w:val="3FE2706A"/>
    <w:multiLevelType w:val="hybridMultilevel"/>
    <w:tmpl w:val="104A439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4">
    <w:nsid w:val="42382259"/>
    <w:multiLevelType w:val="hybridMultilevel"/>
    <w:tmpl w:val="BF2C7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3B12B82"/>
    <w:multiLevelType w:val="hybridMultilevel"/>
    <w:tmpl w:val="A314E5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446470B8"/>
    <w:multiLevelType w:val="hybridMultilevel"/>
    <w:tmpl w:val="06BE2136"/>
    <w:lvl w:ilvl="0" w:tplc="0421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7">
    <w:nsid w:val="44C73C41"/>
    <w:multiLevelType w:val="hybridMultilevel"/>
    <w:tmpl w:val="A686FB9E"/>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8">
    <w:nsid w:val="46655B36"/>
    <w:multiLevelType w:val="hybridMultilevel"/>
    <w:tmpl w:val="70D890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71F46D9"/>
    <w:multiLevelType w:val="hybridMultilevel"/>
    <w:tmpl w:val="B6C05F2C"/>
    <w:lvl w:ilvl="0" w:tplc="0421000F">
      <w:start w:val="1"/>
      <w:numFmt w:val="decimal"/>
      <w:lvlText w:val="%1."/>
      <w:lvlJc w:val="left"/>
      <w:pPr>
        <w:ind w:left="1070" w:hanging="360"/>
      </w:pPr>
      <w:rPr>
        <w:rFonts w:hint="default"/>
        <w:sz w:val="24"/>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0">
    <w:nsid w:val="47E8626C"/>
    <w:multiLevelType w:val="hybridMultilevel"/>
    <w:tmpl w:val="549AE7C8"/>
    <w:lvl w:ilvl="0" w:tplc="AA888D40">
      <w:start w:val="1"/>
      <w:numFmt w:val="upperRoman"/>
      <w:lvlText w:val="%1."/>
      <w:lvlJc w:val="left"/>
      <w:pPr>
        <w:ind w:left="1004"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49300491"/>
    <w:multiLevelType w:val="hybridMultilevel"/>
    <w:tmpl w:val="6D303CA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4A607EDD"/>
    <w:multiLevelType w:val="hybridMultilevel"/>
    <w:tmpl w:val="3A24DC4A"/>
    <w:lvl w:ilvl="0" w:tplc="73A0605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nsid w:val="4C756A88"/>
    <w:multiLevelType w:val="hybridMultilevel"/>
    <w:tmpl w:val="CD362BAA"/>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4">
    <w:nsid w:val="4E112295"/>
    <w:multiLevelType w:val="hybridMultilevel"/>
    <w:tmpl w:val="4F2CA410"/>
    <w:lvl w:ilvl="0" w:tplc="04210017">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5">
    <w:nsid w:val="4E681F8B"/>
    <w:multiLevelType w:val="hybridMultilevel"/>
    <w:tmpl w:val="2DAC7306"/>
    <w:lvl w:ilvl="0" w:tplc="1752251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6">
    <w:nsid w:val="51561264"/>
    <w:multiLevelType w:val="hybridMultilevel"/>
    <w:tmpl w:val="64186F9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7">
    <w:nsid w:val="52427D16"/>
    <w:multiLevelType w:val="hybridMultilevel"/>
    <w:tmpl w:val="0F825F2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576A56D7"/>
    <w:multiLevelType w:val="hybridMultilevel"/>
    <w:tmpl w:val="2236E95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59D926AC"/>
    <w:multiLevelType w:val="hybridMultilevel"/>
    <w:tmpl w:val="F6188C86"/>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70">
    <w:nsid w:val="5BF45D67"/>
    <w:multiLevelType w:val="hybridMultilevel"/>
    <w:tmpl w:val="7630913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1">
    <w:nsid w:val="60031684"/>
    <w:multiLevelType w:val="hybridMultilevel"/>
    <w:tmpl w:val="E29E532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2">
    <w:nsid w:val="602F25CC"/>
    <w:multiLevelType w:val="hybridMultilevel"/>
    <w:tmpl w:val="4D94A2E4"/>
    <w:lvl w:ilvl="0" w:tplc="04210011">
      <w:start w:val="1"/>
      <w:numFmt w:val="decimal"/>
      <w:lvlText w:val="%1."/>
      <w:lvlJc w:val="left"/>
      <w:pPr>
        <w:tabs>
          <w:tab w:val="num" w:pos="720"/>
        </w:tabs>
        <w:ind w:left="720" w:hanging="360"/>
      </w:pPr>
      <w:rPr>
        <w:rFonts w:hint="default"/>
      </w:rPr>
    </w:lvl>
    <w:lvl w:ilvl="1" w:tplc="04210019">
      <w:start w:val="1"/>
      <w:numFmt w:val="decimal"/>
      <w:lvlText w:val="%2)"/>
      <w:lvlJc w:val="left"/>
      <w:pPr>
        <w:tabs>
          <w:tab w:val="num" w:pos="1440"/>
        </w:tabs>
        <w:ind w:left="1440" w:hanging="360"/>
      </w:pPr>
    </w:lvl>
    <w:lvl w:ilvl="2" w:tplc="0421001B">
      <w:start w:val="1"/>
      <w:numFmt w:val="lowerRoman"/>
      <w:lvlText w:val="%3."/>
      <w:lvlJc w:val="right"/>
      <w:pPr>
        <w:tabs>
          <w:tab w:val="num" w:pos="2160"/>
        </w:tabs>
        <w:ind w:left="2160" w:hanging="18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lowerRoman"/>
      <w:lvlText w:val="%6."/>
      <w:lvlJc w:val="right"/>
      <w:pPr>
        <w:tabs>
          <w:tab w:val="num" w:pos="4320"/>
        </w:tabs>
        <w:ind w:left="4320" w:hanging="180"/>
      </w:pPr>
    </w:lvl>
    <w:lvl w:ilvl="6" w:tplc="0421000F">
      <w:start w:val="1"/>
      <w:numFmt w:val="decimal"/>
      <w:lvlText w:val="%7."/>
      <w:lvlJc w:val="left"/>
      <w:pPr>
        <w:tabs>
          <w:tab w:val="num" w:pos="5040"/>
        </w:tabs>
        <w:ind w:left="5040" w:hanging="360"/>
      </w:pPr>
    </w:lvl>
    <w:lvl w:ilvl="7" w:tplc="04210019">
      <w:start w:val="1"/>
      <w:numFmt w:val="lowerLetter"/>
      <w:lvlText w:val="%8."/>
      <w:lvlJc w:val="left"/>
      <w:pPr>
        <w:tabs>
          <w:tab w:val="num" w:pos="5760"/>
        </w:tabs>
        <w:ind w:left="5760" w:hanging="360"/>
      </w:pPr>
    </w:lvl>
    <w:lvl w:ilvl="8" w:tplc="0421001B">
      <w:start w:val="1"/>
      <w:numFmt w:val="lowerRoman"/>
      <w:lvlText w:val="%9."/>
      <w:lvlJc w:val="right"/>
      <w:pPr>
        <w:tabs>
          <w:tab w:val="num" w:pos="6480"/>
        </w:tabs>
        <w:ind w:left="6480" w:hanging="180"/>
      </w:pPr>
    </w:lvl>
  </w:abstractNum>
  <w:abstractNum w:abstractNumId="73">
    <w:nsid w:val="623E213D"/>
    <w:multiLevelType w:val="hybridMultilevel"/>
    <w:tmpl w:val="173A4C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6259376C"/>
    <w:multiLevelType w:val="hybridMultilevel"/>
    <w:tmpl w:val="35009A10"/>
    <w:lvl w:ilvl="0" w:tplc="FEA0011E">
      <w:start w:val="1"/>
      <w:numFmt w:val="lowerLetter"/>
      <w:lvlText w:val="%1."/>
      <w:lvlJc w:val="left"/>
      <w:pPr>
        <w:ind w:left="1440" w:hanging="360"/>
      </w:pPr>
      <w:rPr>
        <w:rFonts w:eastAsiaTheme="minorHAnsi"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5">
    <w:nsid w:val="66FD3D4B"/>
    <w:multiLevelType w:val="hybridMultilevel"/>
    <w:tmpl w:val="FE5CC7CA"/>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6">
    <w:nsid w:val="682F25A5"/>
    <w:multiLevelType w:val="hybridMultilevel"/>
    <w:tmpl w:val="8AAC74B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7">
    <w:nsid w:val="69C3259F"/>
    <w:multiLevelType w:val="hybridMultilevel"/>
    <w:tmpl w:val="F434036C"/>
    <w:lvl w:ilvl="0" w:tplc="04210011">
      <w:start w:val="1"/>
      <w:numFmt w:val="decimal"/>
      <w:lvlText w:val="%1)"/>
      <w:lvlJc w:val="left"/>
      <w:pPr>
        <w:ind w:left="2055" w:hanging="360"/>
      </w:pPr>
    </w:lvl>
    <w:lvl w:ilvl="1" w:tplc="04210019" w:tentative="1">
      <w:start w:val="1"/>
      <w:numFmt w:val="lowerLetter"/>
      <w:lvlText w:val="%2."/>
      <w:lvlJc w:val="left"/>
      <w:pPr>
        <w:ind w:left="2775" w:hanging="360"/>
      </w:pPr>
    </w:lvl>
    <w:lvl w:ilvl="2" w:tplc="0421001B" w:tentative="1">
      <w:start w:val="1"/>
      <w:numFmt w:val="lowerRoman"/>
      <w:lvlText w:val="%3."/>
      <w:lvlJc w:val="right"/>
      <w:pPr>
        <w:ind w:left="3495" w:hanging="180"/>
      </w:pPr>
    </w:lvl>
    <w:lvl w:ilvl="3" w:tplc="0421000F" w:tentative="1">
      <w:start w:val="1"/>
      <w:numFmt w:val="decimal"/>
      <w:lvlText w:val="%4."/>
      <w:lvlJc w:val="left"/>
      <w:pPr>
        <w:ind w:left="4215" w:hanging="360"/>
      </w:pPr>
    </w:lvl>
    <w:lvl w:ilvl="4" w:tplc="04210019" w:tentative="1">
      <w:start w:val="1"/>
      <w:numFmt w:val="lowerLetter"/>
      <w:lvlText w:val="%5."/>
      <w:lvlJc w:val="left"/>
      <w:pPr>
        <w:ind w:left="4935" w:hanging="360"/>
      </w:pPr>
    </w:lvl>
    <w:lvl w:ilvl="5" w:tplc="0421001B" w:tentative="1">
      <w:start w:val="1"/>
      <w:numFmt w:val="lowerRoman"/>
      <w:lvlText w:val="%6."/>
      <w:lvlJc w:val="right"/>
      <w:pPr>
        <w:ind w:left="5655" w:hanging="180"/>
      </w:pPr>
    </w:lvl>
    <w:lvl w:ilvl="6" w:tplc="0421000F" w:tentative="1">
      <w:start w:val="1"/>
      <w:numFmt w:val="decimal"/>
      <w:lvlText w:val="%7."/>
      <w:lvlJc w:val="left"/>
      <w:pPr>
        <w:ind w:left="6375" w:hanging="360"/>
      </w:pPr>
    </w:lvl>
    <w:lvl w:ilvl="7" w:tplc="04210019" w:tentative="1">
      <w:start w:val="1"/>
      <w:numFmt w:val="lowerLetter"/>
      <w:lvlText w:val="%8."/>
      <w:lvlJc w:val="left"/>
      <w:pPr>
        <w:ind w:left="7095" w:hanging="360"/>
      </w:pPr>
    </w:lvl>
    <w:lvl w:ilvl="8" w:tplc="0421001B" w:tentative="1">
      <w:start w:val="1"/>
      <w:numFmt w:val="lowerRoman"/>
      <w:lvlText w:val="%9."/>
      <w:lvlJc w:val="right"/>
      <w:pPr>
        <w:ind w:left="7815" w:hanging="180"/>
      </w:pPr>
    </w:lvl>
  </w:abstractNum>
  <w:abstractNum w:abstractNumId="78">
    <w:nsid w:val="6A121268"/>
    <w:multiLevelType w:val="hybridMultilevel"/>
    <w:tmpl w:val="008AEF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9">
    <w:nsid w:val="6B9F7DAA"/>
    <w:multiLevelType w:val="hybridMultilevel"/>
    <w:tmpl w:val="64B27E3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0">
    <w:nsid w:val="6EC0080A"/>
    <w:multiLevelType w:val="hybridMultilevel"/>
    <w:tmpl w:val="DB84E5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706C2DB4"/>
    <w:multiLevelType w:val="hybridMultilevel"/>
    <w:tmpl w:val="31A26036"/>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2">
    <w:nsid w:val="71755CF2"/>
    <w:multiLevelType w:val="hybridMultilevel"/>
    <w:tmpl w:val="FF90E27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3">
    <w:nsid w:val="73CA6F95"/>
    <w:multiLevelType w:val="hybridMultilevel"/>
    <w:tmpl w:val="673CFCD6"/>
    <w:lvl w:ilvl="0" w:tplc="81E81C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4">
    <w:nsid w:val="753243AD"/>
    <w:multiLevelType w:val="hybridMultilevel"/>
    <w:tmpl w:val="51A0CBA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5">
    <w:nsid w:val="79D94DFF"/>
    <w:multiLevelType w:val="hybridMultilevel"/>
    <w:tmpl w:val="DE26E9D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6">
    <w:nsid w:val="7CE12A26"/>
    <w:multiLevelType w:val="hybridMultilevel"/>
    <w:tmpl w:val="43C41A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25"/>
  </w:num>
  <w:num w:numId="3">
    <w:abstractNumId w:val="86"/>
  </w:num>
  <w:num w:numId="4">
    <w:abstractNumId w:val="44"/>
  </w:num>
  <w:num w:numId="5">
    <w:abstractNumId w:val="76"/>
  </w:num>
  <w:num w:numId="6">
    <w:abstractNumId w:val="19"/>
  </w:num>
  <w:num w:numId="7">
    <w:abstractNumId w:val="9"/>
  </w:num>
  <w:num w:numId="8">
    <w:abstractNumId w:val="63"/>
  </w:num>
  <w:num w:numId="9">
    <w:abstractNumId w:val="37"/>
  </w:num>
  <w:num w:numId="10">
    <w:abstractNumId w:val="68"/>
  </w:num>
  <w:num w:numId="11">
    <w:abstractNumId w:val="80"/>
  </w:num>
  <w:num w:numId="12">
    <w:abstractNumId w:val="39"/>
  </w:num>
  <w:num w:numId="13">
    <w:abstractNumId w:val="3"/>
  </w:num>
  <w:num w:numId="14">
    <w:abstractNumId w:val="6"/>
  </w:num>
  <w:num w:numId="15">
    <w:abstractNumId w:val="30"/>
  </w:num>
  <w:num w:numId="16">
    <w:abstractNumId w:val="15"/>
  </w:num>
  <w:num w:numId="17">
    <w:abstractNumId w:val="42"/>
  </w:num>
  <w:num w:numId="18">
    <w:abstractNumId w:val="71"/>
  </w:num>
  <w:num w:numId="19">
    <w:abstractNumId w:val="48"/>
  </w:num>
  <w:num w:numId="20">
    <w:abstractNumId w:val="82"/>
  </w:num>
  <w:num w:numId="21">
    <w:abstractNumId w:val="78"/>
  </w:num>
  <w:num w:numId="22">
    <w:abstractNumId w:val="53"/>
  </w:num>
  <w:num w:numId="23">
    <w:abstractNumId w:val="28"/>
  </w:num>
  <w:num w:numId="24">
    <w:abstractNumId w:val="47"/>
  </w:num>
  <w:num w:numId="25">
    <w:abstractNumId w:val="84"/>
  </w:num>
  <w:num w:numId="26">
    <w:abstractNumId w:val="20"/>
  </w:num>
  <w:num w:numId="27">
    <w:abstractNumId w:val="41"/>
  </w:num>
  <w:num w:numId="28">
    <w:abstractNumId w:val="70"/>
  </w:num>
  <w:num w:numId="29">
    <w:abstractNumId w:val="10"/>
  </w:num>
  <w:num w:numId="30">
    <w:abstractNumId w:val="4"/>
  </w:num>
  <w:num w:numId="31">
    <w:abstractNumId w:val="31"/>
  </w:num>
  <w:num w:numId="32">
    <w:abstractNumId w:val="22"/>
  </w:num>
  <w:num w:numId="33">
    <w:abstractNumId w:val="0"/>
  </w:num>
  <w:num w:numId="34">
    <w:abstractNumId w:val="21"/>
  </w:num>
  <w:num w:numId="35">
    <w:abstractNumId w:val="59"/>
  </w:num>
  <w:num w:numId="36">
    <w:abstractNumId w:val="7"/>
  </w:num>
  <w:num w:numId="37">
    <w:abstractNumId w:val="85"/>
  </w:num>
  <w:num w:numId="38">
    <w:abstractNumId w:val="79"/>
  </w:num>
  <w:num w:numId="39">
    <w:abstractNumId w:val="67"/>
  </w:num>
  <w:num w:numId="40">
    <w:abstractNumId w:val="36"/>
  </w:num>
  <w:num w:numId="41">
    <w:abstractNumId w:val="8"/>
  </w:num>
  <w:num w:numId="42">
    <w:abstractNumId w:val="66"/>
  </w:num>
  <w:num w:numId="43">
    <w:abstractNumId w:val="35"/>
  </w:num>
  <w:num w:numId="44">
    <w:abstractNumId w:val="26"/>
  </w:num>
  <w:num w:numId="45">
    <w:abstractNumId w:val="43"/>
  </w:num>
  <w:num w:numId="46">
    <w:abstractNumId w:val="13"/>
  </w:num>
  <w:num w:numId="47">
    <w:abstractNumId w:val="50"/>
  </w:num>
  <w:num w:numId="48">
    <w:abstractNumId w:val="32"/>
  </w:num>
  <w:num w:numId="49">
    <w:abstractNumId w:val="56"/>
  </w:num>
  <w:num w:numId="50">
    <w:abstractNumId w:val="51"/>
  </w:num>
  <w:num w:numId="51">
    <w:abstractNumId w:val="74"/>
  </w:num>
  <w:num w:numId="52">
    <w:abstractNumId w:val="65"/>
  </w:num>
  <w:num w:numId="53">
    <w:abstractNumId w:val="40"/>
  </w:num>
  <w:num w:numId="54">
    <w:abstractNumId w:val="23"/>
  </w:num>
  <w:num w:numId="55">
    <w:abstractNumId w:val="83"/>
  </w:num>
  <w:num w:numId="56">
    <w:abstractNumId w:val="49"/>
  </w:num>
  <w:num w:numId="57">
    <w:abstractNumId w:val="75"/>
  </w:num>
  <w:num w:numId="58">
    <w:abstractNumId w:val="1"/>
  </w:num>
  <w:num w:numId="59">
    <w:abstractNumId w:val="77"/>
  </w:num>
  <w:num w:numId="60">
    <w:abstractNumId w:val="61"/>
  </w:num>
  <w:num w:numId="61">
    <w:abstractNumId w:val="69"/>
  </w:num>
  <w:num w:numId="62">
    <w:abstractNumId w:val="5"/>
  </w:num>
  <w:num w:numId="63">
    <w:abstractNumId w:val="72"/>
  </w:num>
  <w:num w:numId="64">
    <w:abstractNumId w:val="2"/>
  </w:num>
  <w:num w:numId="65">
    <w:abstractNumId w:val="17"/>
  </w:num>
  <w:num w:numId="66">
    <w:abstractNumId w:val="81"/>
  </w:num>
  <w:num w:numId="67">
    <w:abstractNumId w:val="33"/>
  </w:num>
  <w:num w:numId="68">
    <w:abstractNumId w:val="24"/>
  </w:num>
  <w:num w:numId="69">
    <w:abstractNumId w:val="64"/>
  </w:num>
  <w:num w:numId="70">
    <w:abstractNumId w:val="29"/>
  </w:num>
  <w:num w:numId="71">
    <w:abstractNumId w:val="38"/>
  </w:num>
  <w:num w:numId="72">
    <w:abstractNumId w:val="14"/>
  </w:num>
  <w:num w:numId="73">
    <w:abstractNumId w:val="27"/>
  </w:num>
  <w:num w:numId="74">
    <w:abstractNumId w:val="62"/>
  </w:num>
  <w:num w:numId="75">
    <w:abstractNumId w:val="58"/>
  </w:num>
  <w:num w:numId="76">
    <w:abstractNumId w:val="57"/>
  </w:num>
  <w:num w:numId="77">
    <w:abstractNumId w:val="11"/>
  </w:num>
  <w:num w:numId="78">
    <w:abstractNumId w:val="34"/>
  </w:num>
  <w:num w:numId="79">
    <w:abstractNumId w:val="46"/>
  </w:num>
  <w:num w:numId="80">
    <w:abstractNumId w:val="12"/>
  </w:num>
  <w:num w:numId="81">
    <w:abstractNumId w:val="60"/>
  </w:num>
  <w:num w:numId="82">
    <w:abstractNumId w:val="73"/>
  </w:num>
  <w:num w:numId="83">
    <w:abstractNumId w:val="54"/>
  </w:num>
  <w:num w:numId="84">
    <w:abstractNumId w:val="18"/>
  </w:num>
  <w:num w:numId="85">
    <w:abstractNumId w:val="52"/>
  </w:num>
  <w:num w:numId="86">
    <w:abstractNumId w:val="55"/>
  </w:num>
  <w:num w:numId="87">
    <w:abstractNumId w:val="45"/>
  </w:num>
  <w:numIdMacAtCleanup w:val="8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hideGrammaticalErrors/>
  <w:defaultTabStop w:val="720"/>
  <w:characterSpacingControl w:val="doNotCompress"/>
  <w:hdrShapeDefaults>
    <o:shapedefaults v:ext="edit" spidmax="38914"/>
  </w:hdrShapeDefaults>
  <w:footnotePr>
    <w:footnote w:id="0"/>
    <w:footnote w:id="1"/>
  </w:footnotePr>
  <w:endnotePr>
    <w:endnote w:id="0"/>
    <w:endnote w:id="1"/>
  </w:endnotePr>
  <w:compat>
    <w:doNotExpandShiftReturn/>
  </w:compat>
  <w:rsids>
    <w:rsidRoot w:val="00430D21"/>
    <w:rsid w:val="00005D4A"/>
    <w:rsid w:val="0001691C"/>
    <w:rsid w:val="000207B1"/>
    <w:rsid w:val="000243AA"/>
    <w:rsid w:val="000261EF"/>
    <w:rsid w:val="000352C6"/>
    <w:rsid w:val="00037160"/>
    <w:rsid w:val="00040F11"/>
    <w:rsid w:val="00042E49"/>
    <w:rsid w:val="00043A1B"/>
    <w:rsid w:val="00044D79"/>
    <w:rsid w:val="00046609"/>
    <w:rsid w:val="0005289C"/>
    <w:rsid w:val="00064164"/>
    <w:rsid w:val="0006434E"/>
    <w:rsid w:val="000677A0"/>
    <w:rsid w:val="000770E7"/>
    <w:rsid w:val="00093335"/>
    <w:rsid w:val="000A3C29"/>
    <w:rsid w:val="000A4727"/>
    <w:rsid w:val="000B053F"/>
    <w:rsid w:val="000C72C4"/>
    <w:rsid w:val="000D5B75"/>
    <w:rsid w:val="000E008D"/>
    <w:rsid w:val="000E220C"/>
    <w:rsid w:val="000E785E"/>
    <w:rsid w:val="00103472"/>
    <w:rsid w:val="0010745B"/>
    <w:rsid w:val="0011088C"/>
    <w:rsid w:val="0013051F"/>
    <w:rsid w:val="00162EE0"/>
    <w:rsid w:val="00165758"/>
    <w:rsid w:val="00174535"/>
    <w:rsid w:val="00180532"/>
    <w:rsid w:val="001935A7"/>
    <w:rsid w:val="001A10BD"/>
    <w:rsid w:val="001B7D2E"/>
    <w:rsid w:val="001C6286"/>
    <w:rsid w:val="001C746F"/>
    <w:rsid w:val="001D1971"/>
    <w:rsid w:val="001D4C4C"/>
    <w:rsid w:val="001E2241"/>
    <w:rsid w:val="001F08A0"/>
    <w:rsid w:val="001F25E8"/>
    <w:rsid w:val="0020180A"/>
    <w:rsid w:val="00204CB6"/>
    <w:rsid w:val="00207322"/>
    <w:rsid w:val="00235736"/>
    <w:rsid w:val="00251450"/>
    <w:rsid w:val="0025518E"/>
    <w:rsid w:val="00263A32"/>
    <w:rsid w:val="00275354"/>
    <w:rsid w:val="0028082C"/>
    <w:rsid w:val="0028747D"/>
    <w:rsid w:val="00291F0E"/>
    <w:rsid w:val="002A222D"/>
    <w:rsid w:val="002A45DC"/>
    <w:rsid w:val="002B1940"/>
    <w:rsid w:val="002E0525"/>
    <w:rsid w:val="002F38CB"/>
    <w:rsid w:val="00307383"/>
    <w:rsid w:val="003236F1"/>
    <w:rsid w:val="003240DA"/>
    <w:rsid w:val="00324902"/>
    <w:rsid w:val="00343D96"/>
    <w:rsid w:val="00352A48"/>
    <w:rsid w:val="003574BD"/>
    <w:rsid w:val="003660B3"/>
    <w:rsid w:val="00367440"/>
    <w:rsid w:val="00372B6A"/>
    <w:rsid w:val="00382563"/>
    <w:rsid w:val="00384C9D"/>
    <w:rsid w:val="00385A87"/>
    <w:rsid w:val="00387CE8"/>
    <w:rsid w:val="0039639C"/>
    <w:rsid w:val="003A0CCB"/>
    <w:rsid w:val="003E0DDB"/>
    <w:rsid w:val="003E390C"/>
    <w:rsid w:val="004026B2"/>
    <w:rsid w:val="00404779"/>
    <w:rsid w:val="00414C69"/>
    <w:rsid w:val="004161CA"/>
    <w:rsid w:val="004254AC"/>
    <w:rsid w:val="00430D04"/>
    <w:rsid w:val="00430D21"/>
    <w:rsid w:val="00433A35"/>
    <w:rsid w:val="004378C3"/>
    <w:rsid w:val="00444115"/>
    <w:rsid w:val="00450EB9"/>
    <w:rsid w:val="00471586"/>
    <w:rsid w:val="004729D0"/>
    <w:rsid w:val="004738A2"/>
    <w:rsid w:val="0048361C"/>
    <w:rsid w:val="004B78D3"/>
    <w:rsid w:val="004D2093"/>
    <w:rsid w:val="004D2112"/>
    <w:rsid w:val="004E2B25"/>
    <w:rsid w:val="004F03A7"/>
    <w:rsid w:val="004F6D1A"/>
    <w:rsid w:val="005021E3"/>
    <w:rsid w:val="00503A15"/>
    <w:rsid w:val="0050600B"/>
    <w:rsid w:val="00516BA1"/>
    <w:rsid w:val="005322E9"/>
    <w:rsid w:val="00540083"/>
    <w:rsid w:val="005460E4"/>
    <w:rsid w:val="005476EE"/>
    <w:rsid w:val="005530EB"/>
    <w:rsid w:val="00555887"/>
    <w:rsid w:val="005571A3"/>
    <w:rsid w:val="00567225"/>
    <w:rsid w:val="00574778"/>
    <w:rsid w:val="00581A2B"/>
    <w:rsid w:val="00585EE4"/>
    <w:rsid w:val="005871B8"/>
    <w:rsid w:val="005921F7"/>
    <w:rsid w:val="00592289"/>
    <w:rsid w:val="005A1562"/>
    <w:rsid w:val="005A5D4D"/>
    <w:rsid w:val="005A7C48"/>
    <w:rsid w:val="005B14E4"/>
    <w:rsid w:val="005B3D1A"/>
    <w:rsid w:val="005B5C4B"/>
    <w:rsid w:val="005B73C7"/>
    <w:rsid w:val="005C10DB"/>
    <w:rsid w:val="005D38E5"/>
    <w:rsid w:val="005D4633"/>
    <w:rsid w:val="005E3250"/>
    <w:rsid w:val="005F20D6"/>
    <w:rsid w:val="005F2627"/>
    <w:rsid w:val="00600020"/>
    <w:rsid w:val="00615C76"/>
    <w:rsid w:val="0062227A"/>
    <w:rsid w:val="00626366"/>
    <w:rsid w:val="006340AC"/>
    <w:rsid w:val="0063412D"/>
    <w:rsid w:val="0063477C"/>
    <w:rsid w:val="00645964"/>
    <w:rsid w:val="00652343"/>
    <w:rsid w:val="00652A00"/>
    <w:rsid w:val="00665E85"/>
    <w:rsid w:val="00677A0E"/>
    <w:rsid w:val="00681C38"/>
    <w:rsid w:val="006903D9"/>
    <w:rsid w:val="00697BB9"/>
    <w:rsid w:val="006A3E90"/>
    <w:rsid w:val="006A5080"/>
    <w:rsid w:val="006A5613"/>
    <w:rsid w:val="006B579C"/>
    <w:rsid w:val="006D0D56"/>
    <w:rsid w:val="006D67DF"/>
    <w:rsid w:val="006E1F40"/>
    <w:rsid w:val="006F270F"/>
    <w:rsid w:val="006F7116"/>
    <w:rsid w:val="007045A9"/>
    <w:rsid w:val="007072B7"/>
    <w:rsid w:val="0072240B"/>
    <w:rsid w:val="00730FF3"/>
    <w:rsid w:val="00732568"/>
    <w:rsid w:val="00734DAE"/>
    <w:rsid w:val="00740C9C"/>
    <w:rsid w:val="00752DEE"/>
    <w:rsid w:val="00754AD9"/>
    <w:rsid w:val="00767CA9"/>
    <w:rsid w:val="0077019A"/>
    <w:rsid w:val="00775900"/>
    <w:rsid w:val="007835F4"/>
    <w:rsid w:val="00787AF7"/>
    <w:rsid w:val="007A7231"/>
    <w:rsid w:val="007B3E58"/>
    <w:rsid w:val="007B6540"/>
    <w:rsid w:val="007C2C4D"/>
    <w:rsid w:val="007C2D10"/>
    <w:rsid w:val="007C6553"/>
    <w:rsid w:val="007E5F91"/>
    <w:rsid w:val="007F541C"/>
    <w:rsid w:val="007F5872"/>
    <w:rsid w:val="00806542"/>
    <w:rsid w:val="008233F4"/>
    <w:rsid w:val="00835CDA"/>
    <w:rsid w:val="00837FF2"/>
    <w:rsid w:val="00842934"/>
    <w:rsid w:val="008501DD"/>
    <w:rsid w:val="00855FB4"/>
    <w:rsid w:val="008642D9"/>
    <w:rsid w:val="00866D5A"/>
    <w:rsid w:val="00872EE3"/>
    <w:rsid w:val="008767FC"/>
    <w:rsid w:val="00890A7C"/>
    <w:rsid w:val="00894237"/>
    <w:rsid w:val="008C3C0D"/>
    <w:rsid w:val="008C7E16"/>
    <w:rsid w:val="008E364C"/>
    <w:rsid w:val="008F00C6"/>
    <w:rsid w:val="008F1FDA"/>
    <w:rsid w:val="0094653F"/>
    <w:rsid w:val="00985AF4"/>
    <w:rsid w:val="00994F88"/>
    <w:rsid w:val="009B0E12"/>
    <w:rsid w:val="009C08AD"/>
    <w:rsid w:val="009C3D4D"/>
    <w:rsid w:val="009D1B07"/>
    <w:rsid w:val="009E4254"/>
    <w:rsid w:val="009E52F4"/>
    <w:rsid w:val="009F5B53"/>
    <w:rsid w:val="00A04116"/>
    <w:rsid w:val="00A06B80"/>
    <w:rsid w:val="00A170EA"/>
    <w:rsid w:val="00A173A3"/>
    <w:rsid w:val="00A22217"/>
    <w:rsid w:val="00A300B3"/>
    <w:rsid w:val="00A32367"/>
    <w:rsid w:val="00A334DF"/>
    <w:rsid w:val="00A33E1E"/>
    <w:rsid w:val="00A36465"/>
    <w:rsid w:val="00A379E5"/>
    <w:rsid w:val="00A51DE0"/>
    <w:rsid w:val="00A5481F"/>
    <w:rsid w:val="00A72C93"/>
    <w:rsid w:val="00A86CF7"/>
    <w:rsid w:val="00A87939"/>
    <w:rsid w:val="00AA5BAB"/>
    <w:rsid w:val="00AB0FB9"/>
    <w:rsid w:val="00AD5B00"/>
    <w:rsid w:val="00AE044E"/>
    <w:rsid w:val="00AE6B35"/>
    <w:rsid w:val="00AE7C05"/>
    <w:rsid w:val="00AF4027"/>
    <w:rsid w:val="00AF4F35"/>
    <w:rsid w:val="00AF650C"/>
    <w:rsid w:val="00B02C49"/>
    <w:rsid w:val="00B07DCD"/>
    <w:rsid w:val="00B1181E"/>
    <w:rsid w:val="00B138A5"/>
    <w:rsid w:val="00B221C4"/>
    <w:rsid w:val="00B245D8"/>
    <w:rsid w:val="00B37213"/>
    <w:rsid w:val="00B415A1"/>
    <w:rsid w:val="00B44E92"/>
    <w:rsid w:val="00B55462"/>
    <w:rsid w:val="00B627FD"/>
    <w:rsid w:val="00B76318"/>
    <w:rsid w:val="00B86B9C"/>
    <w:rsid w:val="00BA0067"/>
    <w:rsid w:val="00BB4D77"/>
    <w:rsid w:val="00BE04D7"/>
    <w:rsid w:val="00BF2CF5"/>
    <w:rsid w:val="00BF407B"/>
    <w:rsid w:val="00BF66B9"/>
    <w:rsid w:val="00BF7200"/>
    <w:rsid w:val="00C0046E"/>
    <w:rsid w:val="00C1454E"/>
    <w:rsid w:val="00C161E3"/>
    <w:rsid w:val="00C1786A"/>
    <w:rsid w:val="00C372B5"/>
    <w:rsid w:val="00C40590"/>
    <w:rsid w:val="00C426CB"/>
    <w:rsid w:val="00C437C4"/>
    <w:rsid w:val="00C44B50"/>
    <w:rsid w:val="00C44F7D"/>
    <w:rsid w:val="00C511A0"/>
    <w:rsid w:val="00C54098"/>
    <w:rsid w:val="00C677D0"/>
    <w:rsid w:val="00C7378F"/>
    <w:rsid w:val="00C96814"/>
    <w:rsid w:val="00CA68CF"/>
    <w:rsid w:val="00CB1BD9"/>
    <w:rsid w:val="00CB44AE"/>
    <w:rsid w:val="00CC5E74"/>
    <w:rsid w:val="00CF1CFA"/>
    <w:rsid w:val="00CF4890"/>
    <w:rsid w:val="00CF5CFA"/>
    <w:rsid w:val="00D043BE"/>
    <w:rsid w:val="00D122F9"/>
    <w:rsid w:val="00D150EF"/>
    <w:rsid w:val="00D15EC9"/>
    <w:rsid w:val="00D2010C"/>
    <w:rsid w:val="00D22A8D"/>
    <w:rsid w:val="00D30617"/>
    <w:rsid w:val="00D30FA4"/>
    <w:rsid w:val="00D33858"/>
    <w:rsid w:val="00D349F0"/>
    <w:rsid w:val="00D34D9C"/>
    <w:rsid w:val="00D5011D"/>
    <w:rsid w:val="00D52A1F"/>
    <w:rsid w:val="00D533AA"/>
    <w:rsid w:val="00D711DD"/>
    <w:rsid w:val="00D72751"/>
    <w:rsid w:val="00D80058"/>
    <w:rsid w:val="00D80CCC"/>
    <w:rsid w:val="00D81C8F"/>
    <w:rsid w:val="00D82ABA"/>
    <w:rsid w:val="00D842FE"/>
    <w:rsid w:val="00D84DBB"/>
    <w:rsid w:val="00D87B6B"/>
    <w:rsid w:val="00D97F04"/>
    <w:rsid w:val="00DB7918"/>
    <w:rsid w:val="00DC225F"/>
    <w:rsid w:val="00DE422A"/>
    <w:rsid w:val="00DF4A45"/>
    <w:rsid w:val="00E0075C"/>
    <w:rsid w:val="00E144AE"/>
    <w:rsid w:val="00E16FAF"/>
    <w:rsid w:val="00E36C65"/>
    <w:rsid w:val="00E425AD"/>
    <w:rsid w:val="00E501FB"/>
    <w:rsid w:val="00E5277D"/>
    <w:rsid w:val="00E54B8A"/>
    <w:rsid w:val="00E5599A"/>
    <w:rsid w:val="00E807CB"/>
    <w:rsid w:val="00E90D4A"/>
    <w:rsid w:val="00E96E73"/>
    <w:rsid w:val="00EA09F8"/>
    <w:rsid w:val="00EB11CD"/>
    <w:rsid w:val="00EB24DC"/>
    <w:rsid w:val="00EC7261"/>
    <w:rsid w:val="00ED4660"/>
    <w:rsid w:val="00ED5973"/>
    <w:rsid w:val="00EF406A"/>
    <w:rsid w:val="00EF4092"/>
    <w:rsid w:val="00F06B0C"/>
    <w:rsid w:val="00F07C0E"/>
    <w:rsid w:val="00F12571"/>
    <w:rsid w:val="00F20C10"/>
    <w:rsid w:val="00F325E4"/>
    <w:rsid w:val="00F413AF"/>
    <w:rsid w:val="00F41711"/>
    <w:rsid w:val="00F4349F"/>
    <w:rsid w:val="00F44739"/>
    <w:rsid w:val="00F574BB"/>
    <w:rsid w:val="00F62E99"/>
    <w:rsid w:val="00F71D10"/>
    <w:rsid w:val="00F84771"/>
    <w:rsid w:val="00F90648"/>
    <w:rsid w:val="00F90ED8"/>
    <w:rsid w:val="00F93D7B"/>
    <w:rsid w:val="00FA1B3A"/>
    <w:rsid w:val="00FA3511"/>
    <w:rsid w:val="00FB1811"/>
    <w:rsid w:val="00FB236D"/>
    <w:rsid w:val="00FB55D6"/>
    <w:rsid w:val="00FC331B"/>
    <w:rsid w:val="00FC37A2"/>
    <w:rsid w:val="00FD0B03"/>
    <w:rsid w:val="00FF1401"/>
    <w:rsid w:val="00FF74F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rules v:ext="edit">
        <o:r id="V:Rule7" type="connector" idref="#Straight Arrow Connector 6"/>
        <o:r id="V:Rule8" type="connector" idref="#Straight Arrow Connector 7"/>
        <o:r id="V:Rule9" type="connector" idref="#Straight Arrow Connector 8"/>
        <o:r id="V:Rule10" type="connector" idref="#Straight Arrow Connector 1"/>
        <o:r id="V:Rule11" type="connector" idref="#Straight Arrow Connector 4"/>
        <o:r id="V:Rule12" type="connector" idref="#Straight Arrow Connector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36D"/>
  </w:style>
  <w:style w:type="paragraph" w:styleId="Heading1">
    <w:name w:val="heading 1"/>
    <w:basedOn w:val="Normal"/>
    <w:next w:val="Normal"/>
    <w:link w:val="Heading1Char"/>
    <w:uiPriority w:val="9"/>
    <w:qFormat/>
    <w:rsid w:val="00D82A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54AD9"/>
    <w:pPr>
      <w:keepNext/>
      <w:keepLines/>
      <w:spacing w:before="200" w:after="0" w:line="480" w:lineRule="auto"/>
      <w:jc w:val="both"/>
      <w:outlineLvl w:val="1"/>
    </w:pPr>
    <w:rPr>
      <w:rFonts w:ascii="Times New Roman" w:eastAsia="Times New Roman" w:hAnsi="Times New Roman" w:cs="Times New Roman"/>
      <w:b/>
      <w:bCs/>
      <w:sz w:val="24"/>
      <w:szCs w:val="26"/>
      <w:lang w:val="en-US"/>
    </w:rPr>
  </w:style>
  <w:style w:type="paragraph" w:styleId="Heading3">
    <w:name w:val="heading 3"/>
    <w:basedOn w:val="Normal"/>
    <w:next w:val="Normal"/>
    <w:link w:val="Heading3Char"/>
    <w:uiPriority w:val="9"/>
    <w:unhideWhenUsed/>
    <w:qFormat/>
    <w:rsid w:val="00754AD9"/>
    <w:pPr>
      <w:keepNext/>
      <w:keepLines/>
      <w:spacing w:before="200" w:after="0" w:line="240" w:lineRule="auto"/>
      <w:ind w:left="720" w:hanging="720"/>
      <w:outlineLvl w:val="2"/>
    </w:pPr>
    <w:rPr>
      <w:rFonts w:ascii="Times New Roman" w:eastAsia="Times New Roman" w:hAnsi="Times New Roman" w:cs="Times New Roman"/>
      <w:b/>
      <w:bCs/>
      <w:color w:val="000000" w:themeColor="tex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4AD9"/>
    <w:rPr>
      <w:rFonts w:ascii="Times New Roman" w:eastAsia="Times New Roman" w:hAnsi="Times New Roman" w:cs="Times New Roman"/>
      <w:b/>
      <w:bCs/>
      <w:sz w:val="24"/>
      <w:szCs w:val="26"/>
      <w:lang w:val="en-US"/>
    </w:rPr>
  </w:style>
  <w:style w:type="character" w:customStyle="1" w:styleId="Heading3Char">
    <w:name w:val="Heading 3 Char"/>
    <w:basedOn w:val="DefaultParagraphFont"/>
    <w:link w:val="Heading3"/>
    <w:uiPriority w:val="9"/>
    <w:rsid w:val="00754AD9"/>
    <w:rPr>
      <w:rFonts w:ascii="Times New Roman" w:eastAsia="Times New Roman" w:hAnsi="Times New Roman" w:cs="Times New Roman"/>
      <w:b/>
      <w:bCs/>
      <w:color w:val="000000" w:themeColor="text1"/>
      <w:sz w:val="24"/>
      <w:lang w:val="en-US"/>
    </w:rPr>
  </w:style>
  <w:style w:type="paragraph" w:styleId="ListParagraph">
    <w:name w:val="List Paragraph"/>
    <w:aliases w:val="Dalam Tabel,First Level Outline,TABEL,Body of text,List Paragraph1,Body of text+2,Colorful List - Accent 11,Body of text1,Body of textCxSp,skripsi,Body Text Char1,Char Char2,spasi 2 taiiii"/>
    <w:basedOn w:val="Normal"/>
    <w:link w:val="ListParagraphChar"/>
    <w:uiPriority w:val="34"/>
    <w:qFormat/>
    <w:rsid w:val="00430D21"/>
    <w:pPr>
      <w:ind w:left="720"/>
      <w:contextualSpacing/>
    </w:pPr>
  </w:style>
  <w:style w:type="character" w:customStyle="1" w:styleId="ListParagraphChar">
    <w:name w:val="List Paragraph Char"/>
    <w:aliases w:val="Dalam Tabel Char,First Level Outline Char,TABEL Char,Body of text Char,List Paragraph1 Char,Body of text+2 Char,Colorful List - Accent 11 Char,Body of text1 Char,Body of textCxSp Char,skripsi Char,Body Text Char1 Char,Char Char2 Char"/>
    <w:link w:val="ListParagraph"/>
    <w:uiPriority w:val="34"/>
    <w:qFormat/>
    <w:rsid w:val="0005289C"/>
  </w:style>
  <w:style w:type="paragraph" w:styleId="Header">
    <w:name w:val="header"/>
    <w:basedOn w:val="Normal"/>
    <w:link w:val="HeaderChar"/>
    <w:uiPriority w:val="99"/>
    <w:unhideWhenUsed/>
    <w:rsid w:val="00430D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D21"/>
  </w:style>
  <w:style w:type="paragraph" w:styleId="Footer">
    <w:name w:val="footer"/>
    <w:basedOn w:val="Normal"/>
    <w:link w:val="FooterChar"/>
    <w:uiPriority w:val="99"/>
    <w:unhideWhenUsed/>
    <w:rsid w:val="00430D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D21"/>
  </w:style>
  <w:style w:type="paragraph" w:styleId="NoSpacing">
    <w:name w:val="No Spacing"/>
    <w:link w:val="NoSpacingChar"/>
    <w:uiPriority w:val="1"/>
    <w:qFormat/>
    <w:rsid w:val="00430D2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30D21"/>
    <w:rPr>
      <w:rFonts w:eastAsiaTheme="minorEastAsia"/>
      <w:lang w:val="en-US" w:eastAsia="ja-JP"/>
    </w:rPr>
  </w:style>
  <w:style w:type="paragraph" w:styleId="BalloonText">
    <w:name w:val="Balloon Text"/>
    <w:basedOn w:val="Normal"/>
    <w:link w:val="BalloonTextChar"/>
    <w:uiPriority w:val="99"/>
    <w:semiHidden/>
    <w:unhideWhenUsed/>
    <w:rsid w:val="00430D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D21"/>
    <w:rPr>
      <w:rFonts w:ascii="Tahoma" w:hAnsi="Tahoma" w:cs="Tahoma"/>
      <w:sz w:val="16"/>
      <w:szCs w:val="16"/>
    </w:rPr>
  </w:style>
  <w:style w:type="character" w:customStyle="1" w:styleId="markedcontent">
    <w:name w:val="markedcontent"/>
    <w:basedOn w:val="DefaultParagraphFont"/>
    <w:rsid w:val="001935A7"/>
  </w:style>
  <w:style w:type="character" w:customStyle="1" w:styleId="tlid-translation">
    <w:name w:val="tlid-translation"/>
    <w:basedOn w:val="DefaultParagraphFont"/>
    <w:rsid w:val="001935A7"/>
  </w:style>
  <w:style w:type="table" w:styleId="TableGrid">
    <w:name w:val="Table Grid"/>
    <w:basedOn w:val="TableNormal"/>
    <w:uiPriority w:val="39"/>
    <w:rsid w:val="00D72751"/>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2">
    <w:name w:val="List Paragraph2"/>
    <w:basedOn w:val="Normal"/>
    <w:uiPriority w:val="1"/>
    <w:unhideWhenUsed/>
    <w:qFormat/>
    <w:rsid w:val="00D72751"/>
    <w:pPr>
      <w:ind w:left="720"/>
      <w:contextualSpacing/>
    </w:pPr>
    <w:rPr>
      <w:lang w:val="en-US"/>
    </w:rPr>
  </w:style>
  <w:style w:type="character" w:customStyle="1" w:styleId="Heading1Char">
    <w:name w:val="Heading 1 Char"/>
    <w:basedOn w:val="DefaultParagraphFont"/>
    <w:link w:val="Heading1"/>
    <w:uiPriority w:val="9"/>
    <w:rsid w:val="00D82ABA"/>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0C72C4"/>
    <w:rPr>
      <w:b/>
      <w:bCs/>
    </w:rPr>
  </w:style>
  <w:style w:type="character" w:styleId="Emphasis">
    <w:name w:val="Emphasis"/>
    <w:basedOn w:val="DefaultParagraphFont"/>
    <w:uiPriority w:val="20"/>
    <w:qFormat/>
    <w:rsid w:val="000C72C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2A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54AD9"/>
    <w:pPr>
      <w:keepNext/>
      <w:keepLines/>
      <w:spacing w:before="200" w:after="0" w:line="480" w:lineRule="auto"/>
      <w:jc w:val="both"/>
      <w:outlineLvl w:val="1"/>
    </w:pPr>
    <w:rPr>
      <w:rFonts w:ascii="Times New Roman" w:eastAsia="Times New Roman" w:hAnsi="Times New Roman" w:cs="Times New Roman"/>
      <w:b/>
      <w:bCs/>
      <w:sz w:val="24"/>
      <w:szCs w:val="26"/>
      <w:lang w:val="en-US"/>
    </w:rPr>
  </w:style>
  <w:style w:type="paragraph" w:styleId="Heading3">
    <w:name w:val="heading 3"/>
    <w:basedOn w:val="Normal"/>
    <w:next w:val="Normal"/>
    <w:link w:val="Heading3Char"/>
    <w:uiPriority w:val="9"/>
    <w:unhideWhenUsed/>
    <w:qFormat/>
    <w:rsid w:val="00754AD9"/>
    <w:pPr>
      <w:keepNext/>
      <w:keepLines/>
      <w:spacing w:before="200" w:after="0" w:line="240" w:lineRule="auto"/>
      <w:ind w:left="720" w:hanging="720"/>
      <w:outlineLvl w:val="2"/>
    </w:pPr>
    <w:rPr>
      <w:rFonts w:ascii="Times New Roman" w:eastAsia="Times New Roman" w:hAnsi="Times New Roman" w:cs="Times New Roman"/>
      <w:b/>
      <w:bCs/>
      <w:color w:val="000000" w:themeColor="tex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4AD9"/>
    <w:rPr>
      <w:rFonts w:ascii="Times New Roman" w:eastAsia="Times New Roman" w:hAnsi="Times New Roman" w:cs="Times New Roman"/>
      <w:b/>
      <w:bCs/>
      <w:sz w:val="24"/>
      <w:szCs w:val="26"/>
      <w:lang w:val="en-US"/>
    </w:rPr>
  </w:style>
  <w:style w:type="character" w:customStyle="1" w:styleId="Heading3Char">
    <w:name w:val="Heading 3 Char"/>
    <w:basedOn w:val="DefaultParagraphFont"/>
    <w:link w:val="Heading3"/>
    <w:uiPriority w:val="9"/>
    <w:rsid w:val="00754AD9"/>
    <w:rPr>
      <w:rFonts w:ascii="Times New Roman" w:eastAsia="Times New Roman" w:hAnsi="Times New Roman" w:cs="Times New Roman"/>
      <w:b/>
      <w:bCs/>
      <w:color w:val="000000" w:themeColor="text1"/>
      <w:sz w:val="24"/>
      <w:lang w:val="en-US"/>
    </w:rPr>
  </w:style>
  <w:style w:type="paragraph" w:styleId="ListParagraph">
    <w:name w:val="List Paragraph"/>
    <w:aliases w:val="Dalam Tabel,First Level Outline,TABEL,Body of text,List Paragraph1,Body of text+2,Colorful List - Accent 11,Body of text1,Body of textCxSp,skripsi,Body Text Char1,Char Char2,spasi 2 taiiii"/>
    <w:basedOn w:val="Normal"/>
    <w:link w:val="ListParagraphChar"/>
    <w:uiPriority w:val="34"/>
    <w:qFormat/>
    <w:rsid w:val="00430D21"/>
    <w:pPr>
      <w:ind w:left="720"/>
      <w:contextualSpacing/>
    </w:pPr>
  </w:style>
  <w:style w:type="character" w:customStyle="1" w:styleId="ListParagraphChar">
    <w:name w:val="List Paragraph Char"/>
    <w:aliases w:val="Dalam Tabel Char,First Level Outline Char,TABEL Char,Body of text Char,List Paragraph1 Char,Body of text+2 Char,Colorful List - Accent 11 Char,Body of text1 Char,Body of textCxSp Char,skripsi Char,Body Text Char1 Char,Char Char2 Char"/>
    <w:link w:val="ListParagraph"/>
    <w:uiPriority w:val="34"/>
    <w:qFormat/>
    <w:rsid w:val="0005289C"/>
  </w:style>
  <w:style w:type="paragraph" w:styleId="Header">
    <w:name w:val="header"/>
    <w:basedOn w:val="Normal"/>
    <w:link w:val="HeaderChar"/>
    <w:uiPriority w:val="99"/>
    <w:unhideWhenUsed/>
    <w:rsid w:val="00430D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D21"/>
  </w:style>
  <w:style w:type="paragraph" w:styleId="Footer">
    <w:name w:val="footer"/>
    <w:basedOn w:val="Normal"/>
    <w:link w:val="FooterChar"/>
    <w:uiPriority w:val="99"/>
    <w:unhideWhenUsed/>
    <w:rsid w:val="00430D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D21"/>
  </w:style>
  <w:style w:type="paragraph" w:styleId="NoSpacing">
    <w:name w:val="No Spacing"/>
    <w:link w:val="NoSpacingChar"/>
    <w:uiPriority w:val="1"/>
    <w:qFormat/>
    <w:rsid w:val="00430D2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30D21"/>
    <w:rPr>
      <w:rFonts w:eastAsiaTheme="minorEastAsia"/>
      <w:lang w:val="en-US" w:eastAsia="ja-JP"/>
    </w:rPr>
  </w:style>
  <w:style w:type="paragraph" w:styleId="BalloonText">
    <w:name w:val="Balloon Text"/>
    <w:basedOn w:val="Normal"/>
    <w:link w:val="BalloonTextChar"/>
    <w:uiPriority w:val="99"/>
    <w:semiHidden/>
    <w:unhideWhenUsed/>
    <w:rsid w:val="00430D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D21"/>
    <w:rPr>
      <w:rFonts w:ascii="Tahoma" w:hAnsi="Tahoma" w:cs="Tahoma"/>
      <w:sz w:val="16"/>
      <w:szCs w:val="16"/>
    </w:rPr>
  </w:style>
  <w:style w:type="character" w:customStyle="1" w:styleId="markedcontent">
    <w:name w:val="markedcontent"/>
    <w:basedOn w:val="DefaultParagraphFont"/>
    <w:rsid w:val="001935A7"/>
  </w:style>
  <w:style w:type="character" w:customStyle="1" w:styleId="tlid-translation">
    <w:name w:val="tlid-translation"/>
    <w:basedOn w:val="DefaultParagraphFont"/>
    <w:rsid w:val="001935A7"/>
  </w:style>
  <w:style w:type="table" w:styleId="TableGrid">
    <w:name w:val="Table Grid"/>
    <w:basedOn w:val="TableNormal"/>
    <w:uiPriority w:val="39"/>
    <w:rsid w:val="00D72751"/>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2">
    <w:name w:val="List Paragraph2"/>
    <w:basedOn w:val="Normal"/>
    <w:uiPriority w:val="1"/>
    <w:unhideWhenUsed/>
    <w:qFormat/>
    <w:rsid w:val="00D72751"/>
    <w:pPr>
      <w:ind w:left="720"/>
      <w:contextualSpacing/>
    </w:pPr>
    <w:rPr>
      <w:lang w:val="en-US"/>
    </w:rPr>
  </w:style>
  <w:style w:type="character" w:customStyle="1" w:styleId="Heading1Char">
    <w:name w:val="Heading 1 Char"/>
    <w:basedOn w:val="DefaultParagraphFont"/>
    <w:link w:val="Heading1"/>
    <w:uiPriority w:val="9"/>
    <w:rsid w:val="00D82ABA"/>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0C72C4"/>
    <w:rPr>
      <w:b/>
      <w:bCs/>
    </w:rPr>
  </w:style>
  <w:style w:type="character" w:styleId="Emphasis">
    <w:name w:val="Emphasis"/>
    <w:basedOn w:val="DefaultParagraphFont"/>
    <w:uiPriority w:val="20"/>
    <w:qFormat/>
    <w:rsid w:val="000C72C4"/>
    <w:rPr>
      <w:i/>
      <w:i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37"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18BB3-F49B-4AA7-82F8-B4F403E2D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19</Pages>
  <Words>16347</Words>
  <Characters>93184</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1</vt:lpstr>
    </vt:vector>
  </TitlesOfParts>
  <Company/>
  <LinksUpToDate>false</LinksUpToDate>
  <CharactersWithSpaces>1093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user pc</dc:creator>
  <cp:keywords/>
  <dc:description/>
  <cp:lastModifiedBy>HP</cp:lastModifiedBy>
  <cp:revision>25</cp:revision>
  <cp:lastPrinted>2022-02-11T01:16:00Z</cp:lastPrinted>
  <dcterms:created xsi:type="dcterms:W3CDTF">2022-01-22T10:31:00Z</dcterms:created>
  <dcterms:modified xsi:type="dcterms:W3CDTF">2022-02-11T01:57:00Z</dcterms:modified>
</cp:coreProperties>
</file>